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60DAD" w14:textId="551B4869"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eneral comments.</w:t>
      </w:r>
    </w:p>
    <w:p w14:paraId="12B5D6DD" w14:textId="1EC9C3EE" w:rsidR="00401C9F" w:rsidRDefault="00401C9F" w:rsidP="00FB1D3E">
      <w:pPr>
        <w:spacing w:before="240" w:after="240" w:line="240" w:lineRule="auto"/>
        <w:rPr>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Nice job on this revision, the </w:t>
      </w:r>
      <w:proofErr w:type="spellStart"/>
      <w:r>
        <w:rPr>
          <w:rFonts w:ascii="Times New Roman" w:eastAsia="Times New Roman" w:hAnsi="Times New Roman" w:cs="Times New Roman"/>
          <w:sz w:val="26"/>
          <w:szCs w:val="26"/>
        </w:rPr>
        <w:t>ms</w:t>
      </w:r>
      <w:proofErr w:type="spellEnd"/>
      <w:r>
        <w:rPr>
          <w:rFonts w:ascii="Times New Roman" w:eastAsia="Times New Roman" w:hAnsi="Times New Roman" w:cs="Times New Roman"/>
          <w:sz w:val="26"/>
          <w:szCs w:val="26"/>
        </w:rPr>
        <w:t xml:space="preserve"> is really coming together nicely.</w:t>
      </w:r>
    </w:p>
    <w:p w14:paraId="4A53DE89" w14:textId="02968410" w:rsidR="00401C9F"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2. </w:t>
      </w:r>
      <w:r w:rsidR="00D06769">
        <w:rPr>
          <w:rFonts w:ascii="Times New Roman" w:eastAsia="Times New Roman" w:hAnsi="Times New Roman" w:cs="Times New Roman"/>
          <w:sz w:val="26"/>
          <w:szCs w:val="26"/>
        </w:rPr>
        <w:t>Look at a recent article in Hydrobiologia to see how citations are handled.  For citations in parentheses, a comma is used after the author’s names, and a semicolon is used to separate different references):</w:t>
      </w:r>
    </w:p>
    <w:p w14:paraId="01A3CD74" w14:textId="0CB9211B" w:rsidR="00D06769"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Helfman, 1981</w:t>
      </w:r>
      <w:r w:rsidRPr="00D06769">
        <w:rPr>
          <w:rFonts w:ascii="Times New Roman" w:eastAsia="Times New Roman" w:hAnsi="Times New Roman" w:cs="Times New Roman"/>
          <w:sz w:val="26"/>
          <w:szCs w:val="26"/>
        </w:rPr>
        <w:t>; Verweij et al., 2006).</w:t>
      </w:r>
      <w:r>
        <w:rPr>
          <w:rFonts w:ascii="Times New Roman" w:eastAsia="Times New Roman" w:hAnsi="Times New Roman" w:cs="Times New Roman"/>
          <w:sz w:val="26"/>
          <w:szCs w:val="26"/>
        </w:rPr>
        <w:t>”</w:t>
      </w:r>
    </w:p>
    <w:p w14:paraId="6148F668" w14:textId="19ED8ED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3. </w:t>
      </w:r>
      <w:r w:rsidR="00D06769" w:rsidRPr="00D06769">
        <w:rPr>
          <w:rFonts w:ascii="Times New Roman" w:eastAsia="Times New Roman" w:hAnsi="Times New Roman" w:cs="Times New Roman"/>
          <w:sz w:val="26"/>
          <w:szCs w:val="26"/>
        </w:rPr>
        <w:t xml:space="preserve">For citations </w:t>
      </w:r>
      <w:r w:rsidR="00D06769">
        <w:rPr>
          <w:rFonts w:ascii="Times New Roman" w:eastAsia="Times New Roman" w:hAnsi="Times New Roman" w:cs="Times New Roman"/>
          <w:sz w:val="26"/>
          <w:szCs w:val="26"/>
        </w:rPr>
        <w:t>within the text, no</w:t>
      </w:r>
      <w:r w:rsidR="00D06769" w:rsidRPr="00D06769">
        <w:rPr>
          <w:rFonts w:ascii="Times New Roman" w:eastAsia="Times New Roman" w:hAnsi="Times New Roman" w:cs="Times New Roman"/>
          <w:sz w:val="26"/>
          <w:szCs w:val="26"/>
        </w:rPr>
        <w:t xml:space="preserve"> comma is used after the author’s names</w:t>
      </w:r>
      <w:r w:rsidR="00D06769">
        <w:rPr>
          <w:rFonts w:ascii="Times New Roman" w:eastAsia="Times New Roman" w:hAnsi="Times New Roman" w:cs="Times New Roman"/>
          <w:sz w:val="26"/>
          <w:szCs w:val="26"/>
        </w:rPr>
        <w:t>:</w:t>
      </w:r>
    </w:p>
    <w:p w14:paraId="59BE0CB5" w14:textId="57502884" w:rsidR="00401C9F"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r>
        <w:rPr>
          <w:rFonts w:ascii="Times New Roman" w:eastAsia="Times New Roman" w:hAnsi="Times New Roman" w:cs="Times New Roman"/>
          <w:sz w:val="26"/>
          <w:szCs w:val="26"/>
        </w:rPr>
        <w:t xml:space="preserve">t </w:t>
      </w:r>
      <w:r w:rsidRPr="00D06769">
        <w:rPr>
          <w:rFonts w:ascii="Times New Roman" w:eastAsia="Times New Roman" w:hAnsi="Times New Roman" w:cs="Times New Roman"/>
          <w:sz w:val="26"/>
          <w:szCs w:val="26"/>
        </w:rPr>
        <w:t xml:space="preserve">was documented by Nakamura et al. (1997) who studied the fish of Lake </w:t>
      </w:r>
      <w:proofErr w:type="spellStart"/>
      <w:r w:rsidRPr="00D06769">
        <w:rPr>
          <w:rFonts w:ascii="Times New Roman" w:eastAsia="Times New Roman" w:hAnsi="Times New Roman" w:cs="Times New Roman"/>
          <w:sz w:val="26"/>
          <w:szCs w:val="26"/>
        </w:rPr>
        <w:t>Kasumigaura</w:t>
      </w:r>
      <w:proofErr w:type="spellEnd"/>
      <w:r w:rsidRPr="00D06769">
        <w:rPr>
          <w:rFonts w:ascii="Times New Roman" w:eastAsia="Times New Roman" w:hAnsi="Times New Roman" w:cs="Times New Roman"/>
          <w:sz w:val="26"/>
          <w:szCs w:val="26"/>
        </w:rPr>
        <w:t>, Japan</w:t>
      </w:r>
      <w:r>
        <w:rPr>
          <w:rFonts w:ascii="Times New Roman" w:eastAsia="Times New Roman" w:hAnsi="Times New Roman" w:cs="Times New Roman"/>
          <w:sz w:val="26"/>
          <w:szCs w:val="26"/>
        </w:rPr>
        <w:t>.”</w:t>
      </w:r>
    </w:p>
    <w:p w14:paraId="37E6D2A8" w14:textId="3836CB5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 </w:t>
      </w:r>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correct format. </w:t>
      </w:r>
      <w:r w:rsidR="00D06769">
        <w:rPr>
          <w:rFonts w:ascii="Times New Roman" w:eastAsia="Times New Roman" w:hAnsi="Times New Roman" w:cs="Times New Roman"/>
          <w:sz w:val="26"/>
          <w:szCs w:val="26"/>
        </w:rPr>
        <w:t>Hydrobiologia uses a common not a period after the last author’s name. Also, they use “&amp;” instead of “and” for the last author in a series:</w:t>
      </w:r>
    </w:p>
    <w:p w14:paraId="0D01938A" w14:textId="3AF5B4C3" w:rsidR="00D06769" w:rsidRDefault="00D74BF1" w:rsidP="00D74BF1">
      <w:pPr>
        <w:spacing w:before="240" w:after="240" w:line="240" w:lineRule="auto"/>
        <w:ind w:left="720"/>
        <w:rPr>
          <w:rFonts w:ascii="Times New Roman" w:eastAsia="Times New Roman" w:hAnsi="Times New Roman" w:cs="Times New Roman"/>
          <w:sz w:val="26"/>
          <w:szCs w:val="26"/>
        </w:rPr>
      </w:pPr>
      <w:proofErr w:type="spellStart"/>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w:t>
      </w:r>
      <w:proofErr w:type="spellEnd"/>
      <w:r w:rsidRPr="00D74BF1">
        <w:rPr>
          <w:rFonts w:ascii="Times New Roman" w:eastAsia="Times New Roman" w:hAnsi="Times New Roman" w:cs="Times New Roman"/>
          <w:sz w:val="26"/>
          <w:szCs w:val="26"/>
        </w:rPr>
        <w:t xml:space="preserve">, M., S. Y. </w:t>
      </w:r>
      <w:proofErr w:type="spellStart"/>
      <w:r w:rsidRPr="00D74BF1">
        <w:rPr>
          <w:rFonts w:ascii="Times New Roman" w:eastAsia="Times New Roman" w:hAnsi="Times New Roman" w:cs="Times New Roman"/>
          <w:sz w:val="26"/>
          <w:szCs w:val="26"/>
        </w:rPr>
        <w:t>Paighambari</w:t>
      </w:r>
      <w:proofErr w:type="spellEnd"/>
      <w:r w:rsidRPr="00D74BF1">
        <w:rPr>
          <w:rFonts w:ascii="Times New Roman" w:eastAsia="Times New Roman" w:hAnsi="Times New Roman" w:cs="Times New Roman"/>
          <w:sz w:val="26"/>
          <w:szCs w:val="26"/>
        </w:rPr>
        <w:t>, M. Taquet &amp; J.-C. Gaertner, 2019. Introducing nearshore fish aggregation devices (FAD) to artisanal Persian Gulf fisheries: a preliminary study. Fisheries Research 212: 35–39.</w:t>
      </w:r>
    </w:p>
    <w:p w14:paraId="5FB46CF2" w14:textId="017CA6FD" w:rsidR="007D6DE5" w:rsidRDefault="007D6DE5"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Simuliidae is misspelled in Fig 2, 3 and 5.   </w:t>
      </w:r>
    </w:p>
    <w:p w14:paraId="261EF248" w14:textId="141EAD92" w:rsidR="00D57A5F" w:rsidRDefault="00D57A5F" w:rsidP="00FB1D3E">
      <w:pPr>
        <w:spacing w:before="240" w:after="240" w:line="240" w:lineRule="auto"/>
        <w:rPr>
          <w:rFonts w:ascii="Times New Roman" w:eastAsia="Times New Roman" w:hAnsi="Times New Roman" w:cs="Times New Roman"/>
          <w:sz w:val="26"/>
          <w:szCs w:val="26"/>
        </w:rPr>
      </w:pPr>
      <w:r w:rsidRPr="00D57A5F">
        <w:rPr>
          <w:rFonts w:ascii="Times New Roman" w:eastAsia="Times New Roman" w:hAnsi="Times New Roman" w:cs="Times New Roman"/>
          <w:sz w:val="26"/>
          <w:szCs w:val="26"/>
        </w:rPr>
        <w:t>Based on Fig.6, omnivores remove the environmental gradient effect for 5 of 6 fish species (which is as good as Simuliidae</w:t>
      </w:r>
      <w:r>
        <w:rPr>
          <w:rFonts w:ascii="Times New Roman" w:eastAsia="Times New Roman" w:hAnsi="Times New Roman" w:cs="Times New Roman"/>
          <w:sz w:val="26"/>
          <w:szCs w:val="26"/>
        </w:rPr>
        <w:t>)</w:t>
      </w:r>
      <w:r w:rsidRPr="00D57A5F">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hy don’t we consider them as suitable baselines?  What are their pros and cons?</w:t>
      </w:r>
    </w:p>
    <w:p w14:paraId="6361DC1A" w14:textId="77777777" w:rsidR="00D57A5F" w:rsidRDefault="00D57A5F" w:rsidP="00FB1D3E">
      <w:pPr>
        <w:spacing w:before="240" w:after="240" w:line="240" w:lineRule="auto"/>
        <w:rPr>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BAD579D"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200 max for Hydrobiologia)</w:t>
      </w:r>
    </w:p>
    <w:p w14:paraId="1D7B8003" w14:textId="5CD03960"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7E9B1E52"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This difference in isotope transfer</w:t>
      </w:r>
      <w:r w:rsidRPr="00A63FC0">
        <w:rPr>
          <w:rFonts w:ascii="Times New Roman" w:eastAsia="Times New Roman" w:hAnsi="Times New Roman" w:cs="Times New Roman"/>
          <w:sz w:val="24"/>
          <w:szCs w:val="24"/>
        </w:rPr>
        <w:t xml:space="preserve"> result</w:t>
      </w:r>
      <w:r w:rsidR="00D349C5">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in consumers having tissues enriched with the heavy isotope relative to their food resources</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9F45775"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w:t>
      </w:r>
      <w:commentRangeStart w:id="0"/>
      <w:r w:rsidRPr="00675700">
        <w:rPr>
          <w:rFonts w:ascii="Times New Roman" w:eastAsia="Times New Roman" w:hAnsi="Times New Roman" w:cs="Times New Roman"/>
          <w:sz w:val="24"/>
          <w:szCs w:val="24"/>
        </w:rPr>
        <w:t>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w:t>
      </w:r>
      <w:commentRangeEnd w:id="0"/>
      <w:r w:rsidR="00D349C5">
        <w:rPr>
          <w:rStyle w:val="CommentReference"/>
        </w:rPr>
        <w:commentReference w:id="0"/>
      </w:r>
      <w:r w:rsidRPr="00675700">
        <w:rPr>
          <w:rFonts w:ascii="Times New Roman" w:eastAsia="Times New Roman" w:hAnsi="Times New Roman" w:cs="Times New Roman"/>
          <w:sz w:val="24"/>
          <w:szCs w:val="24"/>
        </w:rPr>
        <w:t xml:space="preserve">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for these baseline </w:t>
      </w:r>
      <w:r w:rsidR="00D349C5">
        <w:rPr>
          <w:rFonts w:ascii="Times New Roman" w:eastAsia="Times New Roman" w:hAnsi="Times New Roman" w:cs="Times New Roman"/>
          <w:sz w:val="24"/>
          <w:szCs w:val="24"/>
        </w:rPr>
        <w:lastRenderedPageBreak/>
        <w:t xml:space="preserve">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3AC1FADA"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organism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4C6A4420"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1"/>
      <w:r w:rsidR="006D70D1" w:rsidRPr="00FF739A">
        <w:rPr>
          <w:rFonts w:ascii="Times New Roman" w:eastAsia="Times New Roman" w:hAnsi="Times New Roman" w:cs="Times New Roman"/>
          <w:sz w:val="24"/>
          <w:szCs w:val="24"/>
        </w:rPr>
        <w:t>al</w:t>
      </w:r>
      <w:commentRangeEnd w:id="1"/>
      <w:r w:rsidR="00832C28">
        <w:rPr>
          <w:rStyle w:val="CommentReference"/>
        </w:rPr>
        <w:commentReference w:id="1"/>
      </w:r>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w:t>
      </w:r>
      <w:proofErr w:type="spellStart"/>
      <w:r w:rsidR="00AC3875" w:rsidRPr="00FF739A">
        <w:rPr>
          <w:rFonts w:ascii="Times New Roman" w:eastAsia="Times New Roman" w:hAnsi="Times New Roman" w:cs="Times New Roman"/>
          <w:sz w:val="24"/>
          <w:szCs w:val="24"/>
        </w:rPr>
        <w:t>Cabanana</w:t>
      </w:r>
      <w:proofErr w:type="spellEnd"/>
      <w:r w:rsidR="00AC3875" w:rsidRPr="00FF739A">
        <w:rPr>
          <w:rFonts w:ascii="Times New Roman" w:eastAsia="Times New Roman" w:hAnsi="Times New Roman" w:cs="Times New Roman"/>
          <w:sz w:val="24"/>
          <w:szCs w:val="24"/>
        </w:rPr>
        <w:t xml:space="preserve">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as the </w:t>
      </w:r>
      <w:r w:rsidR="00AC3875" w:rsidRPr="00FF739A">
        <w:rPr>
          <w:rFonts w:ascii="Times New Roman" w:eastAsia="Times New Roman" w:hAnsi="Times New Roman" w:cs="Times New Roman"/>
          <w:sz w:val="24"/>
          <w:szCs w:val="24"/>
        </w:rPr>
        <w:lastRenderedPageBreak/>
        <w:t>metric for</w:t>
      </w:r>
      <w:r w:rsidR="00773A19" w:rsidRPr="00FF739A">
        <w:rPr>
          <w:rFonts w:ascii="Times New Roman" w:eastAsia="Times New Roman" w:hAnsi="Times New Roman" w:cs="Times New Roman"/>
          <w:sz w:val="24"/>
          <w:szCs w:val="24"/>
        </w:rPr>
        <w:t xml:space="preserve"> low omnivory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 xml:space="preserve">Kristensen et al.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if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020CD4">
        <w:rPr>
          <w:rFonts w:ascii="Times New Roman" w:eastAsia="Times New Roman" w:hAnsi="Times New Roman" w:cs="Times New Roman"/>
          <w:sz w:val="24"/>
          <w:szCs w:val="24"/>
        </w:rPr>
        <w:t xml:space="preserve"> in a system</w:t>
      </w:r>
      <w:r w:rsidR="00832C28">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checking if 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19A9EB14"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by Kristensen et al. (2016)</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17D4D139"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w:t>
      </w:r>
      <w:r w:rsidR="0016613D">
        <w:rPr>
          <w:rFonts w:ascii="Times New Roman" w:eastAsia="Times New Roman" w:hAnsi="Times New Roman" w:cs="Times New Roman"/>
          <w:sz w:val="24"/>
          <w:szCs w:val="24"/>
        </w:rPr>
        <w:t>surveyed</w:t>
      </w:r>
      <w:r w:rsidRPr="00C70282">
        <w:rPr>
          <w:rFonts w:ascii="Times New Roman" w:eastAsia="Times New Roman" w:hAnsi="Times New Roman" w:cs="Times New Roman"/>
          <w:sz w:val="24"/>
          <w:szCs w:val="24"/>
        </w:rPr>
        <w:t xml:space="preserve">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w:t>
      </w:r>
      <w:r w:rsidR="00F60C87">
        <w:rPr>
          <w:rFonts w:ascii="Times New Roman" w:eastAsia="Times New Roman" w:hAnsi="Times New Roman" w:cs="Times New Roman"/>
          <w:sz w:val="24"/>
          <w:szCs w:val="24"/>
        </w:rPr>
        <w:t>Fig.</w:t>
      </w:r>
      <w:r w:rsidR="00CE4866" w:rsidRPr="00C70282">
        <w:rPr>
          <w:rFonts w:ascii="Times New Roman" w:eastAsia="Times New Roman" w:hAnsi="Times New Roman" w:cs="Times New Roman"/>
          <w:sz w:val="24"/>
          <w:szCs w:val="24"/>
        </w:rPr>
        <w:t xml:space="preserve"> 1).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118AD7A8" w:rsidR="00A23148" w:rsidRPr="00C70282" w:rsidRDefault="0016613D" w:rsidP="00FB1D3E">
      <w:pPr>
        <w:shd w:val="clear" w:color="auto" w:fill="FFFFFF"/>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vironmental gradient</w:t>
      </w:r>
    </w:p>
    <w:p w14:paraId="571BC297" w14:textId="4D4E2264"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r w:rsidR="00CE042B">
        <w:rPr>
          <w:rFonts w:ascii="Times New Roman" w:eastAsia="Times New Roman" w:hAnsi="Times New Roman" w:cs="Times New Roman"/>
          <w:sz w:val="24"/>
          <w:szCs w:val="24"/>
        </w:rPr>
        <w:t xml:space="preserve"> but these </w:t>
      </w:r>
      <w:r w:rsidR="00BB7FD0" w:rsidRPr="00C70282">
        <w:rPr>
          <w:rFonts w:ascii="Times New Roman" w:eastAsia="Times New Roman" w:hAnsi="Times New Roman" w:cs="Times New Roman"/>
          <w:sz w:val="24"/>
          <w:szCs w:val="24"/>
        </w:rPr>
        <w:t>are not the only source</w:t>
      </w:r>
      <w:r w:rsidR="00CE042B">
        <w:rPr>
          <w:rFonts w:ascii="Times New Roman" w:eastAsia="Times New Roman" w:hAnsi="Times New Roman" w:cs="Times New Roman"/>
          <w:sz w:val="24"/>
          <w:szCs w:val="24"/>
        </w:rPr>
        <w:t>s</w:t>
      </w:r>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r w:rsidR="00CE042B">
        <w:rPr>
          <w:rFonts w:ascii="Times New Roman" w:eastAsia="Times New Roman" w:hAnsi="Times New Roman" w:cs="Times New Roman"/>
          <w:sz w:val="24"/>
          <w:szCs w:val="24"/>
        </w:rPr>
        <w:t>.  G</w:t>
      </w:r>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r w:rsidR="00CE042B">
        <w:rPr>
          <w:rFonts w:ascii="Times New Roman" w:eastAsia="Times New Roman" w:hAnsi="Times New Roman" w:cs="Times New Roman"/>
          <w:sz w:val="24"/>
          <w:szCs w:val="24"/>
        </w:rPr>
        <w:t>d</w:t>
      </w:r>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w:t>
      </w:r>
      <w:proofErr w:type="spellStart"/>
      <w:r w:rsidR="00DF00A0" w:rsidRPr="00C70282">
        <w:rPr>
          <w:rFonts w:ascii="Times New Roman" w:eastAsia="Times New Roman" w:hAnsi="Times New Roman" w:cs="Times New Roman"/>
          <w:sz w:val="24"/>
          <w:szCs w:val="24"/>
        </w:rPr>
        <w:t>a.s.l</w:t>
      </w:r>
      <w:proofErr w:type="spellEnd"/>
      <w:r w:rsidR="00DF00A0" w:rsidRPr="00C70282">
        <w:rPr>
          <w:rFonts w:ascii="Times New Roman" w:eastAsia="Times New Roman" w:hAnsi="Times New Roman" w:cs="Times New Roman"/>
          <w:sz w:val="24"/>
          <w:szCs w:val="24"/>
        </w:rPr>
        <w:t>.),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r w:rsidR="00AC190B" w:rsidRPr="00F3080B">
        <w:rPr>
          <w:rFonts w:ascii="Times New Roman" w:hAnsi="Times New Roman" w:cs="Times New Roman"/>
        </w:rPr>
        <w:t xml:space="preserve">We recorded hourly water temperature at each reach from June to September each year with loggers (Onset Computer Corporation, Bourne, Massachusetts) to quantify mean August water temperature (August, ℃). </w:t>
      </w:r>
      <w:r w:rsidR="00AC190B">
        <w:rPr>
          <w:rFonts w:ascii="Times New Roman" w:hAnsi="Times New Roman" w:cs="Times New Roman"/>
        </w:rPr>
        <w:t>S</w:t>
      </w:r>
      <w:r w:rsidR="00AC190B" w:rsidRPr="00F3080B">
        <w:rPr>
          <w:rFonts w:ascii="Times New Roman" w:hAnsi="Times New Roman" w:cs="Times New Roman"/>
        </w:rPr>
        <w:t>tream slope (km/km), upstream drainage area (km</w:t>
      </w:r>
      <w:r w:rsidR="00AC190B" w:rsidRPr="00F3080B">
        <w:rPr>
          <w:rFonts w:ascii="Times New Roman" w:hAnsi="Times New Roman" w:cs="Times New Roman"/>
          <w:vertAlign w:val="superscript"/>
        </w:rPr>
        <w:t>2</w:t>
      </w:r>
      <w:r w:rsidR="00AC190B" w:rsidRPr="00F3080B">
        <w:rPr>
          <w:rFonts w:ascii="Times New Roman" w:hAnsi="Times New Roman" w:cs="Times New Roman"/>
        </w:rPr>
        <w:t>), and downstream distance to the North Platte River (km)</w:t>
      </w:r>
      <w:r w:rsidR="00AC190B">
        <w:rPr>
          <w:rFonts w:ascii="Times New Roman" w:hAnsi="Times New Roman" w:cs="Times New Roman"/>
        </w:rPr>
        <w:t xml:space="preserve"> were estimated </w:t>
      </w:r>
      <w:r w:rsidR="00AC190B" w:rsidRPr="00F3080B">
        <w:rPr>
          <w:rFonts w:ascii="Times New Roman" w:hAnsi="Times New Roman" w:cs="Times New Roman"/>
        </w:rPr>
        <w:t>using ArcGIS. Channel width (m) was measured at 10 equally spaced transects at each reach in 2016</w:t>
      </w:r>
      <w:r w:rsidR="00F21C18">
        <w:rPr>
          <w:rFonts w:ascii="Times New Roman" w:hAnsi="Times New Roman" w:cs="Times New Roman"/>
        </w:rPr>
        <w:t xml:space="preserve">.  </w:t>
      </w:r>
      <w:r w:rsidR="00DF00A0" w:rsidRPr="00C70282">
        <w:rPr>
          <w:rFonts w:ascii="Times New Roman" w:eastAsia="Times New Roman" w:hAnsi="Times New Roman" w:cs="Times New Roman"/>
          <w:sz w:val="24"/>
          <w:szCs w:val="24"/>
        </w:rPr>
        <w:t>Th</w:t>
      </w:r>
      <w:r w:rsidR="00CE042B">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w:t>
      </w:r>
      <w:r w:rsidR="00DF00A0" w:rsidRPr="00C70282">
        <w:rPr>
          <w:rFonts w:ascii="Times New Roman" w:eastAsia="Times New Roman" w:hAnsi="Times New Roman" w:cs="Times New Roman"/>
          <w:sz w:val="24"/>
          <w:szCs w:val="24"/>
        </w:rPr>
        <w:lastRenderedPageBreak/>
        <w:t xml:space="preserve">likely to be surrounded by natural land cover (e.g. forest, grassland, </w:t>
      </w:r>
      <w:r w:rsidR="00A73D73" w:rsidRPr="00C70282">
        <w:rPr>
          <w:rFonts w:ascii="Times New Roman" w:eastAsia="Times New Roman" w:hAnsi="Times New Roman" w:cs="Times New Roman"/>
          <w:sz w:val="24"/>
          <w:szCs w:val="24"/>
        </w:rPr>
        <w:t>shrub land</w:t>
      </w:r>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abana and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6EB875F3"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To minimize the number of fish euthanized</w:t>
      </w:r>
      <w:r w:rsidR="0016613D">
        <w:rPr>
          <w:rFonts w:ascii="Times New Roman" w:eastAsia="Times New Roman" w:hAnsi="Times New Roman" w:cs="Times New Roman"/>
          <w:sz w:val="24"/>
          <w:szCs w:val="24"/>
        </w:rPr>
        <w:t xml:space="preserve"> for stable isotope analysis (Maitland and Rahel 2021)</w:t>
      </w:r>
      <w:r w:rsidR="00DF00A0" w:rsidRPr="00C70282">
        <w:rPr>
          <w:rFonts w:ascii="Times New Roman" w:eastAsia="Times New Roman" w:hAnsi="Times New Roman" w:cs="Times New Roman"/>
          <w:sz w:val="24"/>
          <w:szCs w:val="24"/>
        </w:rPr>
        <w:t xml:space="preserve">, a muscle plug using a 5-mm biopsy punch was taken from fish greater than 300 mm in length. </w:t>
      </w:r>
      <w:r w:rsidR="00AC190B" w:rsidRPr="00AC190B">
        <w:rPr>
          <w:rFonts w:ascii="Times New Roman" w:eastAsia="Times New Roman" w:hAnsi="Times New Roman" w:cs="Times New Roman"/>
          <w:sz w:val="24"/>
          <w:szCs w:val="24"/>
        </w:rPr>
        <w:t xml:space="preserve">The s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16613D">
        <w:rPr>
          <w:rFonts w:ascii="Times New Roman" w:eastAsia="Times New Roman" w:hAnsi="Times New Roman" w:cs="Times New Roman"/>
          <w:sz w:val="24"/>
          <w:szCs w:val="24"/>
        </w:rPr>
        <w:t>.</w:t>
      </w:r>
    </w:p>
    <w:p w14:paraId="704CA6D5" w14:textId="5B85A355"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w:t>
      </w:r>
      <w:r w:rsidR="0016613D">
        <w:rPr>
          <w:rFonts w:ascii="Times New Roman" w:eastAsia="Times New Roman" w:hAnsi="Times New Roman" w:cs="Times New Roman"/>
          <w:sz w:val="24"/>
          <w:szCs w:val="24"/>
        </w:rPr>
        <w:t>identified</w:t>
      </w:r>
      <w:r w:rsidRPr="00C70282">
        <w:rPr>
          <w:rFonts w:ascii="Times New Roman" w:eastAsia="Times New Roman" w:hAnsi="Times New Roman" w:cs="Times New Roman"/>
          <w:sz w:val="24"/>
          <w:szCs w:val="24"/>
        </w:rPr>
        <w:t xml:space="preserve"> macroinvertebrates</w:t>
      </w:r>
      <w:r w:rsidR="00DF00A0" w:rsidRPr="00C70282">
        <w:rPr>
          <w:rFonts w:ascii="Times New Roman" w:eastAsia="Times New Roman" w:hAnsi="Times New Roman" w:cs="Times New Roman"/>
          <w:sz w:val="24"/>
          <w:szCs w:val="24"/>
        </w:rPr>
        <w:t xml:space="preserve"> </w:t>
      </w:r>
      <w:r w:rsidR="0016613D">
        <w:rPr>
          <w:rFonts w:ascii="Times New Roman" w:eastAsia="Times New Roman" w:hAnsi="Times New Roman" w:cs="Times New Roman"/>
          <w:sz w:val="24"/>
          <w:szCs w:val="24"/>
        </w:rPr>
        <w:t xml:space="preserve">in the lab </w:t>
      </w:r>
      <w:r w:rsidR="00DF00A0" w:rsidRPr="00C70282">
        <w:rPr>
          <w:rFonts w:ascii="Times New Roman" w:eastAsia="Times New Roman" w:hAnsi="Times New Roman" w:cs="Times New Roman"/>
          <w:sz w:val="24"/>
          <w:szCs w:val="24"/>
        </w:rPr>
        <w:t>to</w:t>
      </w:r>
      <w:r w:rsidR="0016613D">
        <w:rPr>
          <w:rFonts w:ascii="Times New Roman" w:eastAsia="Times New Roman" w:hAnsi="Times New Roman" w:cs="Times New Roman"/>
          <w:sz w:val="24"/>
          <w:szCs w:val="24"/>
        </w:rPr>
        <w:t xml:space="preserve"> the</w:t>
      </w:r>
      <w:r w:rsidR="00DF00A0" w:rsidRPr="00C70282">
        <w:rPr>
          <w:rFonts w:ascii="Times New Roman" w:eastAsia="Times New Roman" w:hAnsi="Times New Roman" w:cs="Times New Roman"/>
          <w:sz w:val="24"/>
          <w:szCs w:val="24"/>
        </w:rPr>
        <w:t xml:space="preserve">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w:t>
      </w:r>
      <w:r w:rsidR="00EE015C" w:rsidRPr="00C70282">
        <w:rPr>
          <w:rFonts w:ascii="Times New Roman" w:eastAsia="Times New Roman" w:hAnsi="Times New Roman" w:cs="Times New Roman"/>
          <w:sz w:val="24"/>
          <w:szCs w:val="24"/>
        </w:rPr>
        <w:lastRenderedPageBreak/>
        <w:t xml:space="preserve">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 xml:space="preserve">For stable isotope analysis, we used individuals from each taxonomic group whenever possible but for small taxa we pooled individuals to ensure </w:t>
      </w:r>
      <w:r w:rsidR="0016613D">
        <w:rPr>
          <w:rFonts w:ascii="Times New Roman" w:eastAsia="Times New Roman" w:hAnsi="Times New Roman" w:cs="Times New Roman"/>
          <w:sz w:val="24"/>
          <w:szCs w:val="24"/>
        </w:rPr>
        <w:t xml:space="preserve">sufficient sample sizes </w:t>
      </w:r>
      <w:r w:rsidR="003D7CBC" w:rsidRPr="00C70282">
        <w:rPr>
          <w:rFonts w:ascii="Times New Roman" w:eastAsia="Times New Roman" w:hAnsi="Times New Roman" w:cs="Times New Roman"/>
          <w:sz w:val="24"/>
          <w:szCs w:val="24"/>
        </w:rPr>
        <w:t>for stable isotope analysis.</w:t>
      </w:r>
    </w:p>
    <w:p w14:paraId="6748748D" w14:textId="206A2E71" w:rsidR="001277BA"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16613D">
        <w:rPr>
          <w:rFonts w:ascii="Times New Roman" w:eastAsia="Times New Roman" w:hAnsi="Times New Roman" w:cs="Times New Roman"/>
          <w:sz w:val="24"/>
          <w:szCs w:val="24"/>
        </w:rPr>
        <w:t xml:space="preserve">We focus on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Mitchill</w:t>
      </w:r>
      <w:proofErr w:type="spellEnd"/>
      <w:r w:rsidR="001277BA" w:rsidRPr="00C70282">
        <w:rPr>
          <w:rFonts w:ascii="Times New Roman" w:eastAsia="Times New Roman" w:hAnsi="Times New Roman" w:cs="Times New Roman"/>
          <w:sz w:val="24"/>
          <w:szCs w:val="24"/>
        </w:rPr>
        <w:t xml:space="preserve">,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proofErr w:type="spellStart"/>
      <w:r w:rsidR="001277BA" w:rsidRPr="00C70282">
        <w:rPr>
          <w:rFonts w:ascii="Times New Roman" w:eastAsia="Times New Roman" w:hAnsi="Times New Roman" w:cs="Times New Roman"/>
          <w:i/>
          <w:sz w:val="24"/>
          <w:szCs w:val="24"/>
        </w:rPr>
        <w:t>Rhinichthys</w:t>
      </w:r>
      <w:proofErr w:type="spellEnd"/>
      <w:r w:rsidR="001277BA" w:rsidRPr="00C70282">
        <w:rPr>
          <w:rFonts w:ascii="Times New Roman" w:eastAsia="Times New Roman" w:hAnsi="Times New Roman" w:cs="Times New Roman"/>
          <w:i/>
          <w:sz w:val="24"/>
          <w:szCs w:val="24"/>
        </w:rPr>
        <w:t xml:space="preserve"> cataracta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atostomus</w:t>
      </w:r>
      <w:proofErr w:type="spellEnd"/>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Lacépède</w:t>
      </w:r>
      <w:proofErr w:type="spellEnd"/>
      <w:r w:rsidR="001277BA" w:rsidRPr="00C70282">
        <w:rPr>
          <w:rFonts w:ascii="Times New Roman" w:eastAsia="Times New Roman" w:hAnsi="Times New Roman" w:cs="Times New Roman"/>
          <w:sz w:val="24"/>
          <w:szCs w:val="24"/>
        </w:rPr>
        <w:t xml:space="preserve">, 1803) because these species </w:t>
      </w:r>
      <w:r w:rsidR="0016613D">
        <w:rPr>
          <w:rFonts w:ascii="Times New Roman" w:eastAsia="Times New Roman" w:hAnsi="Times New Roman" w:cs="Times New Roman"/>
          <w:sz w:val="24"/>
          <w:szCs w:val="24"/>
        </w:rPr>
        <w:t>are widely distributed in the region (Maitland and Rahel 2023)</w:t>
      </w:r>
      <w:r w:rsidR="001277BA" w:rsidRPr="00C70282">
        <w:rPr>
          <w:rFonts w:ascii="Times New Roman" w:eastAsia="Times New Roman" w:hAnsi="Times New Roman" w:cs="Times New Roman"/>
          <w:sz w:val="24"/>
          <w:szCs w:val="24"/>
        </w:rPr>
        <w:t xml:space="preserve">. </w:t>
      </w:r>
    </w:p>
    <w:p w14:paraId="47A91CE2" w14:textId="2DE5412A" w:rsidR="00A23148" w:rsidRPr="00C70282" w:rsidRDefault="0016613D"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analyzed 1,391 invertebrate, fish, and basal resource samples which </w:t>
      </w:r>
      <w:r w:rsidR="00DF00A0" w:rsidRPr="00C70282">
        <w:rPr>
          <w:rFonts w:ascii="Times New Roman" w:eastAsia="Times New Roman" w:hAnsi="Times New Roman" w:cs="Times New Roman"/>
          <w:sz w:val="24"/>
          <w:szCs w:val="24"/>
        </w:rPr>
        <w:t xml:space="preserve">were oven dried (60 °C, 48 hours), </w:t>
      </w:r>
      <w:r>
        <w:rPr>
          <w:rFonts w:ascii="Times New Roman" w:eastAsia="Times New Roman" w:hAnsi="Times New Roman" w:cs="Times New Roman"/>
          <w:sz w:val="24"/>
          <w:szCs w:val="24"/>
        </w:rPr>
        <w:t xml:space="preserve">and </w:t>
      </w:r>
      <w:r w:rsidR="00DF00A0" w:rsidRPr="00C70282">
        <w:rPr>
          <w:rFonts w:ascii="Times New Roman" w:eastAsia="Times New Roman" w:hAnsi="Times New Roman" w:cs="Times New Roman"/>
          <w:sz w:val="24"/>
          <w:szCs w:val="24"/>
        </w:rPr>
        <w:t>ground into a homogenous powder.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78138837"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 xml:space="preserve">1) organisms should be easy to collect and widely distributed, 2) within-site </w:t>
      </w:r>
      <w:r w:rsidR="001104E0" w:rsidRPr="0056545F">
        <w:rPr>
          <w:rFonts w:ascii="Times New Roman" w:eastAsia="Times New Roman" w:hAnsi="Times New Roman" w:cs="Times New Roman"/>
          <w:sz w:val="24"/>
          <w:szCs w:val="24"/>
        </w:rPr>
        <w:lastRenderedPageBreak/>
        <w:t>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943405">
        <w:rPr>
          <w:rFonts w:ascii="Times New Roman" w:eastAsia="Times New Roman" w:hAnsi="Times New Roman" w:cs="Times New Roman"/>
          <w:sz w:val="24"/>
          <w:szCs w:val="24"/>
        </w:rPr>
        <w:t xml:space="preserve">A common method </w:t>
      </w:r>
      <w:r w:rsidR="00301E03">
        <w:rPr>
          <w:rFonts w:ascii="Times New Roman" w:eastAsia="Times New Roman" w:hAnsi="Times New Roman" w:cs="Times New Roman"/>
          <w:sz w:val="24"/>
          <w:szCs w:val="24"/>
        </w:rPr>
        <w:t>for baselines corrections is to use</w:t>
      </w:r>
      <w:r w:rsidR="00F0488A">
        <w:rPr>
          <w:rFonts w:ascii="Times New Roman" w:eastAsia="Times New Roman" w:hAnsi="Times New Roman" w:cs="Times New Roman"/>
          <w:sz w:val="24"/>
          <w:szCs w:val="24"/>
        </w:rPr>
        <w:t xml:space="preserve"> an 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 xml:space="preserve">primary consumers or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 so w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5471AA0" w14:textId="36B5BEA7" w:rsidR="00A23148" w:rsidRPr="00C70282" w:rsidRDefault="0016613D" w:rsidP="00FB1D3E">
      <w:pPr>
        <w:spacing w:before="240" w:after="240" w:line="360" w:lineRule="auto"/>
        <w:rPr>
          <w:rFonts w:ascii="Times New Roman" w:eastAsia="Times New Roman" w:hAnsi="Times New Roman" w:cs="Times New Roman"/>
          <w:sz w:val="24"/>
          <w:szCs w:val="24"/>
        </w:rPr>
      </w:pPr>
      <w:r w:rsidRPr="0016613D">
        <w:rPr>
          <w:rFonts w:ascii="Times New Roman" w:eastAsia="Times New Roman" w:hAnsi="Times New Roman" w:cs="Times New Roman"/>
          <w:sz w:val="24"/>
          <w:szCs w:val="24"/>
        </w:rPr>
        <w:t xml:space="preserve">We compared differences in within-site variation (coefficient of variation = CV) of the mean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16613D">
        <w:rPr>
          <w:rFonts w:ascii="Times New Roman" w:eastAsia="Times New Roman" w:hAnsi="Times New Roman" w:cs="Times New Roman"/>
          <w:sz w:val="24"/>
          <w:szCs w:val="24"/>
        </w:rPr>
        <w:t xml:space="preserve"> </w:t>
      </w:r>
      <w:r w:rsidRPr="0016613D">
        <w:rPr>
          <w:rFonts w:ascii="Times New Roman" w:eastAsia="Times New Roman" w:hAnsi="Times New Roman" w:cs="Times New Roman"/>
          <w:sz w:val="24"/>
          <w:szCs w:val="24"/>
        </w:rPr>
        <w:t xml:space="preserve">values of single taxa and </w:t>
      </w:r>
      <w:r>
        <w:rPr>
          <w:rFonts w:ascii="Times New Roman" w:eastAsia="Times New Roman" w:hAnsi="Times New Roman" w:cs="Times New Roman"/>
          <w:sz w:val="24"/>
          <w:szCs w:val="24"/>
        </w:rPr>
        <w:t>feeding groups</w:t>
      </w:r>
      <w:r w:rsidRPr="0016613D">
        <w:rPr>
          <w:rFonts w:ascii="Times New Roman" w:eastAsia="Times New Roman" w:hAnsi="Times New Roman" w:cs="Times New Roman"/>
          <w:sz w:val="24"/>
          <w:szCs w:val="24"/>
        </w:rPr>
        <w:t xml:space="preserve"> with 1-way analysis of variance (ANOVA). We calculated CV as SD/mean.</w:t>
      </w:r>
      <w:r>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w:t>
      </w:r>
      <w:r w:rsidR="006940B4" w:rsidRPr="00C70282">
        <w:rPr>
          <w:rFonts w:ascii="Times New Roman" w:eastAsia="Times New Roman" w:hAnsi="Times New Roman" w:cs="Times New Roman"/>
          <w:sz w:val="24"/>
          <w:szCs w:val="24"/>
        </w:rPr>
        <w:t xml:space="preserve">mean </w:t>
      </w:r>
      <w:r w:rsidR="00DF00A0" w:rsidRPr="00C70282">
        <w:rPr>
          <w:rFonts w:ascii="Times New Roman" w:eastAsia="Times New Roman" w:hAnsi="Times New Roman" w:cs="Times New Roman"/>
          <w:sz w:val="24"/>
          <w:szCs w:val="24"/>
        </w:rPr>
        <w:t xml:space="preserve">CV values were </w:t>
      </w:r>
      <w:r>
        <w:rPr>
          <w:rFonts w:ascii="Times New Roman" w:eastAsia="Times New Roman" w:hAnsi="Times New Roman" w:cs="Times New Roman"/>
          <w:sz w:val="24"/>
          <w:szCs w:val="24"/>
        </w:rPr>
        <w:t>log</w:t>
      </w:r>
      <w:r w:rsidR="00DF00A0" w:rsidRPr="00C70282">
        <w:rPr>
          <w:rFonts w:ascii="Times New Roman" w:eastAsia="Times New Roman" w:hAnsi="Times New Roman" w:cs="Times New Roman"/>
          <w:sz w:val="24"/>
          <w:szCs w:val="24"/>
        </w:rPr>
        <w:t xml:space="preserve">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w:t>
      </w:r>
    </w:p>
    <w:p w14:paraId="14E1C953" w14:textId="5C09EAF5" w:rsidR="00A23148" w:rsidRPr="00C70282" w:rsidRDefault="00A64986" w:rsidP="00F15EC8">
      <w:pPr>
        <w:spacing w:before="240" w:after="240" w:line="360" w:lineRule="auto"/>
        <w:rPr>
          <w:rFonts w:ascii="Times New Roman" w:eastAsia="Gungsuh" w:hAnsi="Times New Roman" w:cs="Times New Roman"/>
          <w:sz w:val="24"/>
          <w:szCs w:val="24"/>
        </w:rPr>
      </w:pPr>
      <w:r>
        <w:rPr>
          <w:rFonts w:ascii="Times New Roman" w:eastAsia="Times New Roman" w:hAnsi="Times New Roman" w:cs="Times New Roman"/>
          <w:sz w:val="24"/>
          <w:szCs w:val="24"/>
        </w:rPr>
        <w:t>We</w:t>
      </w:r>
      <w:r w:rsidR="00DF00A0" w:rsidRPr="00C70282">
        <w:rPr>
          <w:rFonts w:ascii="Times New Roman" w:eastAsia="Times New Roman" w:hAnsi="Times New Roman" w:cs="Times New Roman"/>
          <w:sz w:val="24"/>
          <w:szCs w:val="24"/>
        </w:rPr>
        <w:t xml:space="preserve"> used least squares linear regression to assess relationships between </w:t>
      </w:r>
      <w:r>
        <w:rPr>
          <w:rFonts w:ascii="Times New Roman" w:eastAsia="Times New Roman" w:hAnsi="Times New Roman" w:cs="Times New Roman"/>
          <w:sz w:val="24"/>
          <w:szCs w:val="24"/>
        </w:rPr>
        <w:t>stream compartment</w:t>
      </w:r>
      <w:r w:rsidR="007725AC"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nd trophic position values (see below) versus</w:t>
      </w:r>
      <w:r w:rsidR="00DF00A0" w:rsidRPr="00C70282">
        <w:rPr>
          <w:rFonts w:ascii="Times New Roman" w:eastAsia="Times New Roman" w:hAnsi="Times New Roman" w:cs="Times New Roman"/>
          <w:sz w:val="24"/>
          <w:szCs w:val="24"/>
        </w:rPr>
        <w:t xml:space="preserve"> the longitudinal stream gradient</w:t>
      </w:r>
      <w:r w:rsidR="00F50CFB" w:rsidRPr="00C70282">
        <w:rPr>
          <w:rFonts w:ascii="Times New Roman" w:eastAsia="Times New Roman" w:hAnsi="Times New Roman" w:cs="Times New Roman"/>
          <w:sz w:val="24"/>
          <w:szCs w:val="24"/>
        </w:rPr>
        <w:t xml:space="preserve"> (PC1 score)</w:t>
      </w:r>
      <w:r w:rsidR="00DF00A0"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00DF00A0" w:rsidRPr="00C70282">
        <w:rPr>
          <w:rFonts w:ascii="Times New Roman" w:eastAsia="Times New Roman" w:hAnsi="Times New Roman" w:cs="Times New Roman"/>
          <w:sz w:val="24"/>
          <w:szCs w:val="24"/>
        </w:rPr>
        <w:t xml:space="preserve"> with significant (</w:t>
      </w:r>
      <w:r w:rsidR="00DF00A0" w:rsidRPr="00C70282">
        <w:rPr>
          <w:rFonts w:ascii="Times New Roman" w:eastAsia="Times New Roman" w:hAnsi="Times New Roman" w:cs="Times New Roman"/>
          <w:i/>
          <w:sz w:val="24"/>
          <w:szCs w:val="24"/>
        </w:rPr>
        <w:t>P</w:t>
      </w:r>
      <w:r w:rsidR="00DF00A0"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00DF00A0" w:rsidRPr="00C70282">
        <w:rPr>
          <w:rFonts w:ascii="Times New Roman" w:eastAsia="Gungsuh" w:hAnsi="Times New Roman" w:cs="Times New Roman"/>
          <w:sz w:val="24"/>
          <w:szCs w:val="24"/>
        </w:rPr>
        <w:t>.</w:t>
      </w:r>
    </w:p>
    <w:p w14:paraId="3C18FAAE" w14:textId="7F7D41BA"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lastRenderedPageBreak/>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00FE7B97" w:rsidRPr="00C70282">
        <w:rPr>
          <w:rFonts w:ascii="Times New Roman" w:eastAsia="Times New Roman" w:hAnsi="Times New Roman" w:cs="Times New Roman"/>
          <w:sz w:val="24"/>
          <w:szCs w:val="24"/>
          <w:vertAlign w:val="subscript"/>
        </w:rPr>
        <w:t>corrected</w:t>
      </w:r>
      <w:proofErr w:type="spellEnd"/>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s the discrimination factor for each trophic transfer, and </w:t>
      </w:r>
      <w:proofErr w:type="spellStart"/>
      <w:r w:rsidRPr="00C70282">
        <w:rPr>
          <w:rFonts w:ascii="Times New Roman" w:eastAsia="Times New Roman" w:hAnsi="Times New Roman" w:cs="Times New Roman"/>
          <w:sz w:val="24"/>
          <w:szCs w:val="24"/>
        </w:rPr>
        <w:t>TL</w:t>
      </w:r>
      <w:r w:rsidRPr="00C70282">
        <w:rPr>
          <w:rFonts w:ascii="Times New Roman" w:eastAsia="Times New Roman" w:hAnsi="Times New Roman" w:cs="Times New Roman"/>
          <w:sz w:val="24"/>
          <w:szCs w:val="24"/>
          <w:vertAlign w:val="subscript"/>
        </w:rPr>
        <w:t>baseline</w:t>
      </w:r>
      <w:proofErr w:type="spellEnd"/>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000000"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Pr="00C70282">
        <w:rPr>
          <w:rFonts w:ascii="Times New Roman" w:eastAsia="Times New Roman" w:hAnsi="Times New Roman" w:cs="Times New Roman"/>
          <w:sz w:val="24"/>
          <w:szCs w:val="24"/>
          <w:vertAlign w:val="subscript"/>
        </w:rPr>
        <w:t>uncorrected</w:t>
      </w:r>
      <w:proofErr w:type="spellEnd"/>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2"/>
      <w:r w:rsidR="00955735" w:rsidRPr="00C70282">
        <w:rPr>
          <w:rFonts w:ascii="Times New Roman" w:eastAsia="Times New Roman" w:hAnsi="Times New Roman" w:cs="Times New Roman"/>
          <w:sz w:val="24"/>
          <w:szCs w:val="24"/>
        </w:rPr>
        <w:t>of</w:t>
      </w:r>
      <w:commentRangeEnd w:id="2"/>
      <w:r w:rsidR="005A691C">
        <w:rPr>
          <w:rStyle w:val="CommentReference"/>
        </w:rPr>
        <w:commentReference w:id="2"/>
      </w:r>
      <w:r w:rsidR="00955735" w:rsidRPr="00C70282">
        <w:rPr>
          <w:rFonts w:ascii="Times New Roman" w:eastAsia="Times New Roman" w:hAnsi="Times New Roman" w:cs="Times New Roman"/>
          <w:sz w:val="24"/>
          <w:szCs w:val="24"/>
        </w:rPr>
        <w:t xml:space="preserve"> </w:t>
      </w:r>
      <w:proofErr w:type="spellStart"/>
      <w:r w:rsidR="00955735" w:rsidRPr="00C70282">
        <w:rPr>
          <w:rFonts w:ascii="Times New Roman" w:eastAsia="Times New Roman" w:hAnsi="Times New Roman" w:cs="Times New Roman"/>
          <w:sz w:val="24"/>
          <w:szCs w:val="24"/>
        </w:rPr>
        <w:t>Caut</w:t>
      </w:r>
      <w:proofErr w:type="spellEnd"/>
      <w:r w:rsidR="00955735" w:rsidRPr="00C70282">
        <w:rPr>
          <w:rFonts w:ascii="Times New Roman" w:eastAsia="Times New Roman" w:hAnsi="Times New Roman" w:cs="Times New Roman"/>
          <w:sz w:val="24"/>
          <w:szCs w:val="24"/>
        </w:rPr>
        <w:t xml:space="preserve"> et al. (2009).</w:t>
      </w:r>
    </w:p>
    <w:p w14:paraId="7B4A9FD6" w14:textId="7D2932F6"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1D2353F4"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w:t>
      </w:r>
      <w:r w:rsidR="00E46F5C" w:rsidRPr="00C70282">
        <w:rPr>
          <w:rFonts w:ascii="Times New Roman" w:eastAsia="Times New Roman" w:hAnsi="Times New Roman" w:cs="Times New Roman"/>
          <w:sz w:val="24"/>
          <w:szCs w:val="24"/>
        </w:rPr>
        <w:lastRenderedPageBreak/>
        <w:t xml:space="preserve">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4FE3FF1A"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Of the 21 taxonomic groups and 6 feeding groups, 8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Chironomidae, Elmidae-larvae, Elmidae-adult, Heptaganeidae, and Hydropyschidae were the most common taxa and were found at all </w:t>
      </w:r>
      <w:commentRangeStart w:id="3"/>
      <w:r w:rsidRPr="006F70AA">
        <w:rPr>
          <w:rFonts w:ascii="Times New Roman" w:eastAsia="Times New Roman" w:hAnsi="Times New Roman" w:cs="Times New Roman"/>
          <w:sz w:val="24"/>
          <w:szCs w:val="24"/>
        </w:rPr>
        <w:t xml:space="preserve">sites </w:t>
      </w:r>
      <w:commentRangeEnd w:id="3"/>
      <w:r w:rsidR="00896916">
        <w:rPr>
          <w:rStyle w:val="CommentReference"/>
        </w:rPr>
        <w:commentReference w:id="3"/>
      </w:r>
      <w:r w:rsidRPr="006F70AA">
        <w:rPr>
          <w:rFonts w:ascii="Times New Roman" w:eastAsia="Times New Roman" w:hAnsi="Times New Roman" w:cs="Times New Roman"/>
          <w:sz w:val="24"/>
          <w:szCs w:val="24"/>
        </w:rPr>
        <w:t>(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Perlidae was the least common taxon and was found at six sites. Collectors, Grazers, Filterers, Omnivores and Predators were the most common feeding groups and were found at all sites. Shredders were only found at 63% of sites. Thirteen baselines (8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2A026730"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DF00A0" w:rsidRPr="006F70AA">
        <w:rPr>
          <w:rFonts w:ascii="Times New Roman" w:eastAsia="Times New Roman" w:hAnsi="Times New Roman" w:cs="Times New Roman"/>
          <w:sz w:val="24"/>
          <w:szCs w:val="24"/>
          <w:vertAlign w:val="subscript"/>
        </w:rPr>
        <w:t xml:space="preserve">7,103 </w:t>
      </w:r>
      <w:r w:rsidR="00DF00A0" w:rsidRPr="006F70AA">
        <w:rPr>
          <w:rFonts w:ascii="Times New Roman" w:eastAsia="Times New Roman" w:hAnsi="Times New Roman" w:cs="Times New Roman"/>
          <w:sz w:val="24"/>
          <w:szCs w:val="24"/>
        </w:rPr>
        <w:t xml:space="preserve">= 6.748,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 2).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2). Simuliidae were 1.57 CV units lower than Elmidae-adult, 1.59 CV units lower than Elmidae-larvae, 1.47 CV units lower than Chironimidae, 1.27 CV units lower than Dytiscidae, 1.20 CV units lower than Baetidae, and, although marginally significant, 1.01 CV units lower than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1 for Chironom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7 for Dytisc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13 for Baet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70 for </w:t>
      </w:r>
      <w:r w:rsidR="00AF64DF" w:rsidRPr="006F70AA">
        <w:rPr>
          <w:rFonts w:ascii="Times New Roman" w:eastAsia="Times New Roman" w:hAnsi="Times New Roman" w:cs="Times New Roman"/>
          <w:sz w:val="24"/>
          <w:szCs w:val="24"/>
        </w:rPr>
        <w:lastRenderedPageBreak/>
        <w:t>Hydropyschidae</w:t>
      </w:r>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2).  The CV for Simuliidae was not different from </w:t>
      </w:r>
      <w:r w:rsidR="00AF64DF" w:rsidRPr="006F70AA">
        <w:rPr>
          <w:rFonts w:ascii="Times New Roman" w:eastAsia="Times New Roman" w:hAnsi="Times New Roman" w:cs="Times New Roman"/>
          <w:sz w:val="24"/>
          <w:szCs w:val="24"/>
        </w:rPr>
        <w:t>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999).</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51C77503"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commentRangeStart w:id="4"/>
      <w:r w:rsidR="00896916">
        <w:rPr>
          <w:rFonts w:ascii="Times New Roman" w:eastAsia="Times New Roman" w:hAnsi="Times New Roman" w:cs="Times New Roman"/>
          <w:sz w:val="24"/>
          <w:szCs w:val="24"/>
        </w:rPr>
        <w:t>feeding</w:t>
      </w:r>
      <w:commentRangeEnd w:id="4"/>
      <w:r w:rsidR="00896916">
        <w:rPr>
          <w:rStyle w:val="CommentReference"/>
        </w:rPr>
        <w:commentReference w:id="4"/>
      </w:r>
      <w:r w:rsidR="00896916">
        <w:rPr>
          <w:rFonts w:ascii="Times New Roman" w:eastAsia="Times New Roman" w:hAnsi="Times New Roman" w:cs="Times New Roman"/>
          <w:sz w:val="24"/>
          <w:szCs w:val="24"/>
        </w:rPr>
        <w:t xml:space="preserve">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1</w:t>
      </w:r>
      <w:r w:rsidR="00DF00A0" w:rsidRPr="006F70AA">
        <w:rPr>
          <w:rFonts w:ascii="Times New Roman" w:eastAsia="Times New Roman" w:hAnsi="Times New Roman" w:cs="Times New Roman"/>
          <w:sz w:val="24"/>
          <w:szCs w:val="24"/>
        </w:rPr>
        <w:t xml:space="preserve"> = 21.52,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2).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ΔCV units ≥ 1.16;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2).</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64BB6838"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All eight of 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476;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OLS regression,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6D3604BE"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1D2EFE" w:rsidRPr="006F70AA">
        <w:rPr>
          <w:rFonts w:ascii="Times New Roman" w:eastAsia="Times New Roman" w:hAnsi="Times New Roman" w:cs="Times New Roman"/>
          <w:sz w:val="24"/>
          <w:szCs w:val="24"/>
        </w:rPr>
        <w:t xml:space="preserve">decreasing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benthic invertebrates and </w:t>
      </w:r>
      <w:r w:rsidR="00DF00A0" w:rsidRPr="006F70AA">
        <w:rPr>
          <w:rFonts w:ascii="Times New Roman" w:eastAsia="Times New Roman" w:hAnsi="Times New Roman" w:cs="Times New Roman"/>
          <w:sz w:val="24"/>
          <w:szCs w:val="24"/>
        </w:rPr>
        <w:t>increas</w:t>
      </w:r>
      <w:r w:rsidR="001D2EFE" w:rsidRPr="006F70AA">
        <w:rPr>
          <w:rFonts w:ascii="Times New Roman" w:eastAsia="Times New Roman" w:hAnsi="Times New Roman" w:cs="Times New Roman"/>
          <w:sz w:val="24"/>
          <w:szCs w:val="24"/>
        </w:rPr>
        <w:t>ing</w:t>
      </w:r>
      <w:r w:rsidR="00DF00A0" w:rsidRPr="006F70AA">
        <w:rPr>
          <w:rFonts w:ascii="Times New Roman" w:eastAsia="Times New Roman" w:hAnsi="Times New Roman" w:cs="Times New Roman"/>
          <w:sz w:val="24"/>
          <w:szCs w:val="24"/>
        </w:rPr>
        <w:t xml:space="preserve">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F54F1E" w:rsidRPr="006F70AA">
        <w:rPr>
          <w:rFonts w:ascii="Times New Roman" w:eastAsia="Times New Roman" w:hAnsi="Times New Roman" w:cs="Times New Roman"/>
          <w:sz w:val="24"/>
          <w:szCs w:val="24"/>
        </w:rPr>
        <w:t xml:space="preserve"> Creek chub appeared to shift in diet along the </w:t>
      </w:r>
      <w:r w:rsidR="00AB60DB" w:rsidRPr="006F70AA">
        <w:rPr>
          <w:rFonts w:ascii="Times New Roman" w:eastAsia="Times New Roman" w:hAnsi="Times New Roman" w:cs="Times New Roman"/>
          <w:sz w:val="24"/>
          <w:szCs w:val="24"/>
        </w:rPr>
        <w:t>gradient,</w:t>
      </w:r>
      <w:r w:rsidR="00F54F1E" w:rsidRPr="006F70AA">
        <w:rPr>
          <w:rFonts w:ascii="Times New Roman" w:eastAsia="Times New Roman" w:hAnsi="Times New Roman" w:cs="Times New Roman"/>
          <w:sz w:val="24"/>
          <w:szCs w:val="24"/>
        </w:rPr>
        <w:t xml:space="preserve"> but the change was insignificant (P &gt; 0.05).</w:t>
      </w:r>
      <w:r w:rsidR="00DF00A0" w:rsidRPr="006F70AA">
        <w:rPr>
          <w:rFonts w:ascii="Times New Roman" w:eastAsia="Times New Roman" w:hAnsi="Times New Roman" w:cs="Times New Roman"/>
          <w:sz w:val="24"/>
          <w:szCs w:val="24"/>
        </w:rPr>
        <w:t xml:space="preserve"> Longnose </w:t>
      </w:r>
      <w:r w:rsidR="001E3883">
        <w:rPr>
          <w:rFonts w:ascii="Times New Roman" w:eastAsia="Times New Roman" w:hAnsi="Times New Roman" w:cs="Times New Roman"/>
          <w:sz w:val="24"/>
          <w:szCs w:val="24"/>
        </w:rPr>
        <w:t>d</w:t>
      </w:r>
      <w:r w:rsidR="00DF00A0" w:rsidRPr="006F70AA">
        <w:rPr>
          <w:rFonts w:ascii="Times New Roman" w:eastAsia="Times New Roman" w:hAnsi="Times New Roman" w:cs="Times New Roman"/>
          <w:sz w:val="24"/>
          <w:szCs w:val="24"/>
        </w:rPr>
        <w:t xml:space="preserve">ace relied on benthic invertebrates and rarely consumed other </w:t>
      </w:r>
      <w:r w:rsidR="00EE30A9">
        <w:rPr>
          <w:rFonts w:ascii="Times New Roman" w:eastAsia="Times New Roman" w:hAnsi="Times New Roman" w:cs="Times New Roman"/>
          <w:sz w:val="24"/>
          <w:szCs w:val="24"/>
        </w:rPr>
        <w:t>food</w:t>
      </w:r>
      <w:r w:rsidR="00DF00A0" w:rsidRPr="006F70AA">
        <w:rPr>
          <w:rFonts w:ascii="Times New Roman" w:eastAsia="Times New Roman" w:hAnsi="Times New Roman" w:cs="Times New Roman"/>
          <w:sz w:val="24"/>
          <w:szCs w:val="24"/>
        </w:rPr>
        <w:t xml:space="preserve"> groups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 Whit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and</w:t>
      </w:r>
      <w:r w:rsidR="001E3883">
        <w:rPr>
          <w:rFonts w:ascii="Times New Roman" w:eastAsia="Times New Roman" w:hAnsi="Times New Roman" w:cs="Times New Roman"/>
          <w:sz w:val="24"/>
          <w:szCs w:val="24"/>
        </w:rPr>
        <w:t xml:space="preserve"> l</w:t>
      </w:r>
      <w:r w:rsidR="00DF00A0" w:rsidRPr="006F70AA">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mostly relied on benthic invertebrates, algae, and debris across the gradien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D372A0" w:rsidRPr="006F70AA">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 xml:space="preserve">Based on these results, after correction of TP by each taxonomic group, brown trout should still have an increasing slope, while the other species should have </w:t>
      </w:r>
      <w:proofErr w:type="gramStart"/>
      <w:r w:rsidR="002A4D4B" w:rsidRPr="006F70AA">
        <w:rPr>
          <w:rFonts w:ascii="Times New Roman" w:eastAsia="Times New Roman" w:hAnsi="Times New Roman" w:cs="Times New Roman"/>
          <w:sz w:val="24"/>
          <w:szCs w:val="24"/>
        </w:rPr>
        <w:t>exhibit</w:t>
      </w:r>
      <w:proofErr w:type="gramEnd"/>
      <w:r w:rsidR="002A4D4B" w:rsidRPr="006F70AA">
        <w:rPr>
          <w:rFonts w:ascii="Times New Roman" w:eastAsia="Times New Roman" w:hAnsi="Times New Roman" w:cs="Times New Roman"/>
          <w:sz w:val="24"/>
          <w:szCs w:val="24"/>
        </w:rPr>
        <w:t xml:space="preserve"> no change.</w:t>
      </w:r>
    </w:p>
    <w:p w14:paraId="2B45CF9F" w14:textId="4C9EAB03"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Fig</w:t>
      </w:r>
      <w:r w:rsidR="0034451C">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5</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47410AC2"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5A,B)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6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544BDA">
        <w:rPr>
          <w:rFonts w:ascii="Times New Roman" w:eastAsia="Times New Roman" w:hAnsi="Times New Roman" w:cs="Times New Roman"/>
          <w:sz w:val="24"/>
          <w:szCs w:val="24"/>
        </w:rPr>
        <w:t>became statistically insignificant</w:t>
      </w:r>
      <w:r w:rsidR="00DF00A0" w:rsidRPr="0056545F">
        <w:rPr>
          <w:rFonts w:ascii="Times New Roman" w:eastAsia="Times New Roman" w:hAnsi="Times New Roman" w:cs="Times New Roman"/>
          <w:sz w:val="24"/>
          <w:szCs w:val="24"/>
        </w:rPr>
        <w:t xml:space="preserve"> </w:t>
      </w:r>
      <w:r w:rsidR="00544BDA">
        <w:rPr>
          <w:rFonts w:ascii="Times New Roman" w:eastAsia="Times New Roman" w:hAnsi="Times New Roman" w:cs="Times New Roman"/>
          <w:sz w:val="24"/>
          <w:szCs w:val="24"/>
        </w:rPr>
        <w:t xml:space="preserve">or was </w:t>
      </w:r>
      <w:r w:rsidR="00DF00A0" w:rsidRPr="0056545F">
        <w:rPr>
          <w:rFonts w:ascii="Times New Roman" w:eastAsia="Times New Roman" w:hAnsi="Times New Roman" w:cs="Times New Roman"/>
          <w:sz w:val="24"/>
          <w:szCs w:val="24"/>
        </w:rPr>
        <w:t xml:space="preserve">even reversed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Heptaganeidae and Chironomidae, respectively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A,B). </w:t>
      </w:r>
    </w:p>
    <w:p w14:paraId="2A788433" w14:textId="58671960"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5</w:t>
      </w:r>
      <w:r>
        <w:rPr>
          <w:rFonts w:ascii="Times New Roman" w:eastAsia="Times New Roman" w:hAnsi="Times New Roman" w:cs="Times New Roman"/>
          <w:sz w:val="24"/>
          <w:szCs w:val="24"/>
        </w:rPr>
        <w:t xml:space="preserve"> C,D</w:t>
      </w:r>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Pr="00B526AB">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However, the positive correlation between TP and PC1 remained when correcting by the taxonomic groups Baetidae, Heptaganeidae and Chironomidae, but was reversed when correcting by the taxonomic group Dytisc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Also, the positive correlation between TP and PC1 remained when correcting by the feeding group Grazers, but was 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6 </w:t>
      </w:r>
      <w:r w:rsidR="00DF00A0" w:rsidRPr="0056545F">
        <w:rPr>
          <w:rFonts w:ascii="Times New Roman" w:eastAsia="Times New Roman" w:hAnsi="Times New Roman" w:cs="Times New Roman"/>
          <w:sz w:val="24"/>
          <w:szCs w:val="24"/>
        </w:rPr>
        <w:t xml:space="preserve">C,D).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64BE3D2"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E,F,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E,F).  The correlation between TP and PC1 was reversed when correcting by the taxonomic Chironomidae.  When correcting by basal resources, the correlation between TP and PC1 remained after correcting by the basal resource compartments filamentous and FBOM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E,F, Fig</w:t>
      </w:r>
      <w:r w:rsidR="005F4A6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6 E,F).</w:t>
      </w:r>
    </w:p>
    <w:p w14:paraId="48D8E2E4" w14:textId="2562CBE2"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G,H, Fig 6 G,H).  However, the positive correlation between TP and PC1 remained when correcting by the taxonomic group Dytiscida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G,H).  When correcting by basal resources, the correlation between TP and PC1 remained for all basal resource compartments and for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G,H,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G,H).</w:t>
      </w:r>
    </w:p>
    <w:p w14:paraId="65F34C69" w14:textId="29CF95D5" w:rsidR="00A23148" w:rsidRPr="0056545F" w:rsidRDefault="003831F0" w:rsidP="005E772F">
      <w:pPr>
        <w:spacing w:before="240" w:after="240" w:line="360" w:lineRule="auto"/>
        <w:rPr>
          <w:rFonts w:ascii="Times New Roman" w:hAnsi="Times New Roman" w:cs="Times New Roman"/>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 xml:space="preserve">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r w:rsidR="00DF00A0" w:rsidRPr="0056545F">
        <w:rPr>
          <w:rFonts w:ascii="Times New Roman" w:eastAsia="Times New Roman" w:hAnsi="Times New Roman" w:cs="Times New Roman"/>
          <w:sz w:val="24"/>
          <w:szCs w:val="24"/>
        </w:rPr>
        <w:lastRenderedPageBreak/>
        <w:t>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J).  However, the positive correlation between TP and PC1 was reversed when correcting by the taxonomic groups Elmidae-larvae and Dytiscida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F346E2">
        <w:rPr>
          <w:rFonts w:ascii="Times New Roman" w:eastAsia="Times New Roman" w:hAnsi="Times New Roman" w:cs="Times New Roman"/>
          <w:sz w:val="24"/>
          <w:szCs w:val="24"/>
        </w:rPr>
        <w:t xml:space="preserve">5 </w:t>
      </w:r>
      <w:r w:rsidR="00DF00A0" w:rsidRPr="0056545F">
        <w:rPr>
          <w:rFonts w:ascii="Times New Roman" w:eastAsia="Times New Roman" w:hAnsi="Times New Roman" w:cs="Times New Roman"/>
          <w:sz w:val="24"/>
          <w:szCs w:val="24"/>
        </w:rPr>
        <w:t>I,J).  Also, the positive correlation between TP and PC1 was reversed when correcting by the feeding groups Omnivore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sidR="00252F79">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I,J).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w:t>
      </w:r>
      <w:commentRangeStart w:id="5"/>
      <w:commentRangeStart w:id="6"/>
      <w:r w:rsidR="00DF00A0" w:rsidRPr="0056545F">
        <w:rPr>
          <w:rFonts w:ascii="Times New Roman" w:eastAsia="Times New Roman" w:hAnsi="Times New Roman" w:cs="Times New Roman"/>
          <w:sz w:val="24"/>
          <w:szCs w:val="24"/>
        </w:rPr>
        <w:t>J</w:t>
      </w:r>
      <w:commentRangeEnd w:id="5"/>
      <w:r w:rsidR="007D6DE5">
        <w:rPr>
          <w:rStyle w:val="CommentReference"/>
        </w:rPr>
        <w:commentReference w:id="5"/>
      </w:r>
      <w:commentRangeEnd w:id="6"/>
      <w:r w:rsidR="00AC190B">
        <w:rPr>
          <w:rStyle w:val="CommentReference"/>
        </w:rPr>
        <w:commentReference w:id="6"/>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A230ECF"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w:t>
      </w:r>
    </w:p>
    <w:p w14:paraId="093429E0" w14:textId="266B67F3"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 (Kjeldgaard et al., 2021),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3F94CFB0"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s</w:t>
      </w:r>
      <w:r w:rsidR="006B3BDD" w:rsidRPr="00F84705">
        <w:rPr>
          <w:rFonts w:ascii="Times New Roman" w:eastAsia="Times New Roman" w:hAnsi="Times New Roman" w:cs="Times New Roman"/>
          <w:sz w:val="24"/>
          <w:szCs w:val="24"/>
        </w:rPr>
        <w:t>ixty-two</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commentRangeStart w:id="7"/>
      <w:r w:rsidR="009B6CC6">
        <w:rPr>
          <w:rFonts w:ascii="Times New Roman" w:eastAsia="Times New Roman" w:hAnsi="Times New Roman" w:cs="Times New Roman"/>
          <w:sz w:val="24"/>
          <w:szCs w:val="24"/>
        </w:rPr>
        <w:t>REF</w:t>
      </w:r>
      <w:commentRangeEnd w:id="7"/>
      <w:r w:rsidR="009B6CC6">
        <w:rPr>
          <w:rStyle w:val="CommentReference"/>
        </w:rPr>
        <w:commentReference w:id="7"/>
      </w:r>
      <w:r w:rsidR="009B6CC6">
        <w:rPr>
          <w:rFonts w:ascii="Times New Roman" w:eastAsia="Times New Roman" w:hAnsi="Times New Roman" w:cs="Times New Roman"/>
          <w:sz w:val="24"/>
          <w:szCs w:val="24"/>
        </w:rPr>
        <w:t>)</w:t>
      </w:r>
      <w:r w:rsidR="00762F4E" w:rsidRPr="00F84705">
        <w:rPr>
          <w:rFonts w:ascii="Times New Roman" w:eastAsia="Times New Roman" w:hAnsi="Times New Roman" w:cs="Times New Roman"/>
          <w:sz w:val="24"/>
          <w:szCs w:val="24"/>
        </w:rPr>
        <w:t>.</w:t>
      </w:r>
    </w:p>
    <w:p w14:paraId="3810ACB6" w14:textId="273817BC"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lastRenderedPageBreak/>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 xml:space="preserve">choosing how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commentRangeStart w:id="8"/>
      <w:commentRangeStart w:id="9"/>
      <w:commentRangeEnd w:id="8"/>
      <w:r w:rsidR="00855BF2">
        <w:rPr>
          <w:rStyle w:val="CommentReference"/>
        </w:rPr>
        <w:commentReference w:id="8"/>
      </w:r>
      <w:commentRangeEnd w:id="9"/>
      <w:r w:rsidR="00855BF2">
        <w:rPr>
          <w:rStyle w:val="CommentReference"/>
        </w:rPr>
        <w:commentReference w:id="9"/>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3)</w:t>
      </w:r>
      <w:r w:rsidR="00E44C30" w:rsidRPr="00F84705">
        <w:rPr>
          <w:rFonts w:ascii="Times New Roman" w:eastAsia="Times New Roman" w:hAnsi="Times New Roman" w:cs="Times New Roman"/>
          <w:sz w:val="24"/>
          <w:szCs w:val="24"/>
        </w:rPr>
        <w:t xml:space="preserve">. </w:t>
      </w:r>
    </w:p>
    <w:p w14:paraId="487FED14" w14:textId="7EAF4E4B" w:rsidR="00A23148" w:rsidRDefault="00A471C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IC SENTENCE – larger continuum </w:t>
      </w:r>
      <w:proofErr w:type="gramStart"/>
      <w:r w:rsidR="0017391B" w:rsidRPr="00F84705">
        <w:rPr>
          <w:rFonts w:ascii="Times New Roman" w:eastAsia="Times New Roman" w:hAnsi="Times New Roman" w:cs="Times New Roman"/>
          <w:sz w:val="24"/>
          <w:szCs w:val="24"/>
        </w:rPr>
        <w:t>To</w:t>
      </w:r>
      <w:proofErr w:type="gramEnd"/>
      <w:r w:rsidR="0017391B" w:rsidRPr="00F84705">
        <w:rPr>
          <w:rFonts w:ascii="Times New Roman" w:eastAsia="Times New Roman" w:hAnsi="Times New Roman" w:cs="Times New Roman"/>
          <w:sz w:val="24"/>
          <w:szCs w:val="24"/>
        </w:rPr>
        <w:t xml:space="preserve"> increase spatial coverage, f</w:t>
      </w:r>
      <w:r w:rsidR="00F610A7" w:rsidRPr="00F84705">
        <w:rPr>
          <w:rFonts w:ascii="Times New Roman" w:eastAsia="Times New Roman" w:hAnsi="Times New Roman" w:cs="Times New Roman"/>
          <w:sz w:val="24"/>
          <w:szCs w:val="24"/>
        </w:rPr>
        <w:t>eeding groups present</w:t>
      </w:r>
      <w:r w:rsidR="00C138C3" w:rsidRPr="00F84705">
        <w:rPr>
          <w:rFonts w:ascii="Times New Roman" w:eastAsia="Times New Roman" w:hAnsi="Times New Roman" w:cs="Times New Roman"/>
          <w:sz w:val="24"/>
          <w:szCs w:val="24"/>
        </w:rPr>
        <w:t xml:space="preserve"> a promising alternative to </w:t>
      </w:r>
      <w:r w:rsidR="002F687D" w:rsidRPr="00F84705">
        <w:rPr>
          <w:rFonts w:ascii="Times New Roman" w:eastAsia="Times New Roman" w:hAnsi="Times New Roman" w:cs="Times New Roman"/>
          <w:sz w:val="24"/>
          <w:szCs w:val="24"/>
        </w:rPr>
        <w:t xml:space="preserve">taxonomic groups </w:t>
      </w:r>
      <w:r w:rsidR="0015752A" w:rsidRPr="00F84705">
        <w:rPr>
          <w:rFonts w:ascii="Times New Roman" w:eastAsia="Times New Roman" w:hAnsi="Times New Roman" w:cs="Times New Roman"/>
          <w:sz w:val="24"/>
          <w:szCs w:val="24"/>
        </w:rPr>
        <w:t xml:space="preserve">(Table </w:t>
      </w:r>
      <w:commentRangeStart w:id="10"/>
      <w:r w:rsidR="0015752A" w:rsidRPr="00F84705">
        <w:rPr>
          <w:rFonts w:ascii="Times New Roman" w:eastAsia="Times New Roman" w:hAnsi="Times New Roman" w:cs="Times New Roman"/>
          <w:sz w:val="24"/>
          <w:szCs w:val="24"/>
        </w:rPr>
        <w:t>1</w:t>
      </w:r>
      <w:commentRangeEnd w:id="10"/>
      <w:r w:rsidR="00D92E5B">
        <w:rPr>
          <w:rStyle w:val="CommentReference"/>
        </w:rPr>
        <w:commentReference w:id="10"/>
      </w:r>
      <w:r w:rsidR="0015752A" w:rsidRPr="00F84705">
        <w:rPr>
          <w:rFonts w:ascii="Times New Roman" w:eastAsia="Times New Roman" w:hAnsi="Times New Roman" w:cs="Times New Roman"/>
          <w:sz w:val="24"/>
          <w:szCs w:val="24"/>
        </w:rPr>
        <w:t>)</w:t>
      </w:r>
      <w:r w:rsidR="005B141E" w:rsidRPr="00F84705">
        <w:rPr>
          <w:rFonts w:ascii="Times New Roman" w:eastAsia="Times New Roman" w:hAnsi="Times New Roman" w:cs="Times New Roman"/>
          <w:sz w:val="24"/>
          <w:szCs w:val="24"/>
        </w:rPr>
        <w:t>.  I</w:t>
      </w:r>
      <w:r w:rsidR="00251218" w:rsidRPr="00F84705">
        <w:rPr>
          <w:rFonts w:ascii="Times New Roman" w:eastAsia="Times New Roman" w:hAnsi="Times New Roman" w:cs="Times New Roman"/>
          <w:sz w:val="24"/>
          <w:szCs w:val="24"/>
        </w:rPr>
        <w:t xml:space="preserve">ncreases in spatial coverage </w:t>
      </w:r>
      <w:r w:rsidR="00873085" w:rsidRPr="00F84705">
        <w:rPr>
          <w:rFonts w:ascii="Times New Roman" w:eastAsia="Times New Roman" w:hAnsi="Times New Roman" w:cs="Times New Roman"/>
          <w:sz w:val="24"/>
          <w:szCs w:val="24"/>
        </w:rPr>
        <w:t xml:space="preserve">will likely </w:t>
      </w:r>
      <w:commentRangeStart w:id="11"/>
      <w:r w:rsidR="00873085" w:rsidRPr="00F84705">
        <w:rPr>
          <w:rFonts w:ascii="Times New Roman" w:eastAsia="Times New Roman" w:hAnsi="Times New Roman" w:cs="Times New Roman"/>
          <w:sz w:val="24"/>
          <w:szCs w:val="24"/>
        </w:rPr>
        <w:t>decrease</w:t>
      </w:r>
      <w:commentRangeEnd w:id="11"/>
      <w:r w:rsidR="00D92E5B">
        <w:rPr>
          <w:rStyle w:val="CommentReference"/>
        </w:rPr>
        <w:commentReference w:id="11"/>
      </w:r>
      <w:r w:rsidR="00873085" w:rsidRPr="00F84705">
        <w:rPr>
          <w:rFonts w:ascii="Times New Roman" w:eastAsia="Times New Roman" w:hAnsi="Times New Roman" w:cs="Times New Roman"/>
          <w:sz w:val="24"/>
          <w:szCs w:val="24"/>
        </w:rPr>
        <w:t xml:space="preserve"> with even larger </w:t>
      </w:r>
      <w:r w:rsidR="007B3EDB" w:rsidRPr="00F84705">
        <w:rPr>
          <w:rFonts w:ascii="Times New Roman" w:eastAsia="Times New Roman" w:hAnsi="Times New Roman" w:cs="Times New Roman"/>
          <w:sz w:val="24"/>
          <w:szCs w:val="24"/>
        </w:rPr>
        <w:t>study regions</w:t>
      </w:r>
      <w:r w:rsidR="005B141E" w:rsidRPr="00F84705">
        <w:rPr>
          <w:rFonts w:ascii="Times New Roman" w:eastAsia="Times New Roman" w:hAnsi="Times New Roman" w:cs="Times New Roman"/>
          <w:sz w:val="24"/>
          <w:szCs w:val="24"/>
        </w:rPr>
        <w:t xml:space="preserve"> because 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cover was highest. In th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also removed from consideration as baselines for TP estimation because of low spatial distribut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ithout grouping methods that do not affect TP estimation, distribution will remain a major limitation when selecting suitable baselines. </w:t>
      </w:r>
    </w:p>
    <w:p w14:paraId="2B9CCECE" w14:textId="6D36DF8E" w:rsidR="00372959" w:rsidRPr="00F84705" w:rsidRDefault="00372959" w:rsidP="00FB1D3E">
      <w:pPr>
        <w:spacing w:before="240" w:after="240" w:line="36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lso</w:t>
      </w:r>
      <w:proofErr w:type="gramEnd"/>
      <w:r>
        <w:rPr>
          <w:rFonts w:ascii="Times New Roman" w:eastAsia="Times New Roman" w:hAnsi="Times New Roman" w:cs="Times New Roman"/>
          <w:sz w:val="24"/>
          <w:szCs w:val="24"/>
        </w:rPr>
        <w:t xml:space="preserve"> </w:t>
      </w:r>
      <w:r w:rsidR="00BB76E4">
        <w:rPr>
          <w:rFonts w:ascii="Times New Roman" w:eastAsia="Times New Roman" w:hAnsi="Times New Roman" w:cs="Times New Roman"/>
          <w:sz w:val="24"/>
          <w:szCs w:val="24"/>
        </w:rPr>
        <w:t>bivalves</w:t>
      </w:r>
      <w:r>
        <w:rPr>
          <w:rFonts w:ascii="Times New Roman" w:eastAsia="Times New Roman" w:hAnsi="Times New Roman" w:cs="Times New Roman"/>
          <w:sz w:val="24"/>
          <w:szCs w:val="24"/>
        </w:rPr>
        <w:t xml:space="preserve"> bad distribution</w:t>
      </w:r>
    </w:p>
    <w:p w14:paraId="6EB70489" w14:textId="3310C339"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Simuliida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commentRangeStart w:id="12"/>
      <w:r w:rsidR="00315AFC" w:rsidRPr="00F84705">
        <w:rPr>
          <w:rFonts w:ascii="Times New Roman" w:eastAsia="Times New Roman" w:hAnsi="Times New Roman" w:cs="Times New Roman"/>
          <w:sz w:val="24"/>
          <w:szCs w:val="24"/>
        </w:rPr>
        <w:t>omnivory</w:t>
      </w:r>
      <w:commentRangeEnd w:id="12"/>
      <w:r w:rsidR="00D57A5F">
        <w:rPr>
          <w:rStyle w:val="CommentReference"/>
        </w:rPr>
        <w:commentReference w:id="12"/>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53AE17EB"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F00A0" w:rsidRPr="00F84705">
        <w:rPr>
          <w:rFonts w:ascii="Times New Roman" w:eastAsia="Times New Roman" w:hAnsi="Times New Roman" w:cs="Times New Roman"/>
          <w:sz w:val="24"/>
          <w:szCs w:val="24"/>
        </w:rPr>
        <w:lastRenderedPageBreak/>
        <w:t>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Tracking </w:t>
      </w:r>
      <w:r w:rsidR="00DF00A0" w:rsidRPr="00F84705">
        <w:rPr>
          <w:rFonts w:ascii="Times New Roman" w:eastAsia="Times New Roman" w:hAnsi="Times New Roman" w:cs="Times New Roman"/>
          <w:sz w:val="24"/>
          <w:szCs w:val="24"/>
        </w:rPr>
        <w:t>appear</w:t>
      </w:r>
      <w:r w:rsidR="001711B7" w:rsidRPr="00F84705">
        <w:rPr>
          <w:rFonts w:ascii="Times New Roman" w:eastAsia="Times New Roman" w:hAnsi="Times New Roman" w:cs="Times New Roman"/>
          <w:sz w:val="24"/>
          <w:szCs w:val="24"/>
        </w:rPr>
        <w:t>s</w:t>
      </w:r>
      <w:r w:rsidR="00DF00A0" w:rsidRPr="00F84705">
        <w:rPr>
          <w:rFonts w:ascii="Times New Roman" w:eastAsia="Times New Roman" w:hAnsi="Times New Roman" w:cs="Times New Roman"/>
          <w:sz w:val="24"/>
          <w:szCs w:val="24"/>
        </w:rPr>
        <w:t xml:space="preserve"> to be relatively common even among basal resource compartments and fishes (Table 1, Fig</w:t>
      </w:r>
      <w:r w:rsidR="00306F96">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w:t>
      </w:r>
      <w:commentRangeStart w:id="13"/>
      <w:r w:rsidR="00DF00A0" w:rsidRPr="00F84705">
        <w:rPr>
          <w:rFonts w:ascii="Times New Roman" w:eastAsia="Times New Roman" w:hAnsi="Times New Roman" w:cs="Times New Roman"/>
          <w:sz w:val="24"/>
          <w:szCs w:val="24"/>
        </w:rPr>
        <w:t>3</w:t>
      </w:r>
      <w:commentRangeEnd w:id="13"/>
      <w:r>
        <w:rPr>
          <w:rStyle w:val="CommentReference"/>
        </w:rPr>
        <w:commentReference w:id="13"/>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Such tracking of environmental variation in</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δ</w:t>
      </w:r>
      <w:r w:rsidR="001711B7" w:rsidRPr="00F84705">
        <w:rPr>
          <w:rFonts w:ascii="Times New Roman" w:eastAsia="Times New Roman" w:hAnsi="Times New Roman" w:cs="Times New Roman"/>
          <w:sz w:val="24"/>
          <w:szCs w:val="24"/>
          <w:vertAlign w:val="superscript"/>
        </w:rPr>
        <w:t>15</w:t>
      </w:r>
      <w:r w:rsidR="001711B7" w:rsidRPr="00F84705">
        <w:rPr>
          <w:rFonts w:ascii="Times New Roman" w:eastAsia="Times New Roman" w:hAnsi="Times New Roman" w:cs="Times New Roman"/>
          <w:sz w:val="24"/>
          <w:szCs w:val="24"/>
        </w:rPr>
        <w:t>N values confirms the need for baseline corrections when assessing trophic positioning in aquatic food web studies.</w:t>
      </w:r>
    </w:p>
    <w:p w14:paraId="7505542C" w14:textId="71058A23"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77F37439"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In our study, the grazer feeding group would be considered a suitable baseline for four of the five fish species (the exception being creek chub, Fig. 6B). But the grazer feeding group was not as effective a baseline as Simuliidae </w:t>
      </w:r>
      <w:r w:rsidRPr="00F84705">
        <w:rPr>
          <w:rFonts w:ascii="Times New Roman" w:eastAsia="Times New Roman" w:hAnsi="Times New Roman" w:cs="Times New Roman"/>
          <w:sz w:val="24"/>
          <w:szCs w:val="24"/>
        </w:rPr>
        <w:t>in our system and in Danish Lowland streams</w:t>
      </w:r>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r w:rsidR="00941AAA">
        <w:rPr>
          <w:rFonts w:ascii="Times New Roman" w:eastAsia="Times New Roman" w:hAnsi="Times New Roman" w:cs="Times New Roman"/>
          <w:sz w:val="24"/>
          <w:szCs w:val="24"/>
        </w:rPr>
        <w:t xml:space="preserve">) and in both stream systems removed or greatly reduced the effect of </w:t>
      </w:r>
      <w:r w:rsidR="00941AAA" w:rsidRPr="00F84705">
        <w:rPr>
          <w:rFonts w:ascii="Times New Roman" w:eastAsia="Times New Roman" w:hAnsi="Times New Roman" w:cs="Times New Roman"/>
          <w:sz w:val="24"/>
          <w:szCs w:val="24"/>
        </w:rPr>
        <w:t xml:space="preserve">environmental variation in δ15N </w:t>
      </w:r>
      <w:r w:rsidR="00941AAA">
        <w:rPr>
          <w:rFonts w:ascii="Times New Roman" w:eastAsia="Times New Roman" w:hAnsi="Times New Roman" w:cs="Times New Roman"/>
          <w:sz w:val="24"/>
          <w:szCs w:val="24"/>
        </w:rPr>
        <w:t xml:space="preserve">on TP </w:t>
      </w:r>
      <w:r w:rsidR="00941AAA">
        <w:rPr>
          <w:rFonts w:ascii="Times New Roman" w:eastAsia="Times New Roman" w:hAnsi="Times New Roman" w:cs="Times New Roman"/>
          <w:sz w:val="24"/>
          <w:szCs w:val="24"/>
        </w:rPr>
        <w:lastRenderedPageBreak/>
        <w:t xml:space="preserve">estimates of fishes. The </w:t>
      </w:r>
      <w:r w:rsidRPr="00F84705">
        <w:rPr>
          <w:rFonts w:ascii="Times New Roman" w:eastAsia="Times New Roman" w:hAnsi="Times New Roman" w:cs="Times New Roman"/>
          <w:sz w:val="24"/>
          <w:szCs w:val="24"/>
        </w:rPr>
        <w:t xml:space="preserve">prevalence of using herbivores in the literature may be a result of previous work that selected </w:t>
      </w:r>
      <w:proofErr w:type="spellStart"/>
      <w:r w:rsidRPr="00F84705">
        <w:rPr>
          <w:rFonts w:ascii="Times New Roman" w:eastAsia="Times New Roman" w:hAnsi="Times New Roman" w:cs="Times New Roman"/>
          <w:sz w:val="24"/>
          <w:szCs w:val="24"/>
        </w:rPr>
        <w:t>Phesonid</w:t>
      </w:r>
      <w:r w:rsidR="00AB60DB">
        <w:rPr>
          <w:rFonts w:ascii="Times New Roman" w:eastAsia="Times New Roman" w:hAnsi="Times New Roman" w:cs="Times New Roman"/>
          <w:sz w:val="24"/>
          <w:szCs w:val="24"/>
        </w:rPr>
        <w:t>ae</w:t>
      </w:r>
      <w:proofErr w:type="spellEnd"/>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sidR="00941AAA">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r w:rsidR="00941AAA">
        <w:rPr>
          <w:rFonts w:ascii="Times New Roman" w:eastAsia="Times New Roman" w:hAnsi="Times New Roman" w:cs="Times New Roman"/>
          <w:sz w:val="24"/>
          <w:szCs w:val="24"/>
        </w:rPr>
        <w:t>, occurring at only 5 of 16 study sites</w:t>
      </w:r>
      <w:r w:rsidRPr="00F84705">
        <w:rPr>
          <w:rFonts w:ascii="Times New Roman" w:eastAsia="Times New Roman" w:hAnsi="Times New Roman" w:cs="Times New Roman"/>
          <w:sz w:val="24"/>
          <w:szCs w:val="24"/>
        </w:rPr>
        <w:t>. Our results coupled with those in Danish Lowland streams indicate that taxonomic groups that exhibit filter feeding</w:t>
      </w:r>
      <w:r w:rsidR="00941AAA">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41AAA">
        <w:rPr>
          <w:rFonts w:ascii="Times New Roman" w:eastAsia="Times New Roman" w:hAnsi="Times New Roman" w:cs="Times New Roman"/>
          <w:sz w:val="24"/>
          <w:szCs w:val="24"/>
        </w:rPr>
        <w:t xml:space="preserve">such as Simuliidae, </w:t>
      </w:r>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Another filter feeding group sometimes considered an optimal baseline are </w:t>
      </w:r>
      <w:r w:rsidRPr="00F84705">
        <w:rPr>
          <w:rFonts w:ascii="Times New Roman" w:eastAsia="Times New Roman" w:hAnsi="Times New Roman" w:cs="Times New Roman"/>
          <w:sz w:val="24"/>
          <w:szCs w:val="24"/>
        </w:rPr>
        <w:t xml:space="preserve">long-lived bivalves with longer tissue turnover rat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However, as with snails, bivalves did not meet the criteria for wide distribution as they occurred in only </w:t>
      </w:r>
      <w:commentRangeStart w:id="14"/>
      <w:r w:rsidR="006555BE">
        <w:rPr>
          <w:rFonts w:ascii="Times New Roman" w:eastAsia="Times New Roman" w:hAnsi="Times New Roman" w:cs="Times New Roman"/>
          <w:sz w:val="24"/>
          <w:szCs w:val="24"/>
        </w:rPr>
        <w:t>x</w:t>
      </w:r>
      <w:commentRangeEnd w:id="14"/>
      <w:r w:rsidR="006555BE">
        <w:rPr>
          <w:rStyle w:val="CommentReference"/>
        </w:rPr>
        <w:commentReference w:id="14"/>
      </w:r>
      <w:r w:rsidR="006555BE">
        <w:rPr>
          <w:rFonts w:ascii="Times New Roman" w:eastAsia="Times New Roman" w:hAnsi="Times New Roman" w:cs="Times New Roman"/>
          <w:sz w:val="24"/>
          <w:szCs w:val="24"/>
        </w:rPr>
        <w:t xml:space="preserve"> of our 16 sites. </w:t>
      </w:r>
      <w:r w:rsidR="00D97474">
        <w:rPr>
          <w:rFonts w:ascii="Times New Roman" w:eastAsia="Times New Roman" w:hAnsi="Times New Roman" w:cs="Times New Roman"/>
          <w:sz w:val="24"/>
          <w:szCs w:val="24"/>
        </w:rPr>
        <w:t>F</w:t>
      </w:r>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r w:rsidR="00D97474">
        <w:rPr>
          <w:rFonts w:ascii="Times New Roman" w:eastAsia="Times New Roman" w:hAnsi="Times New Roman" w:cs="Times New Roman"/>
          <w:sz w:val="24"/>
          <w:szCs w:val="24"/>
        </w:rPr>
        <w:t xml:space="preserve"> their main food source, </w:t>
      </w:r>
      <w:r w:rsidRPr="00F84705">
        <w:rPr>
          <w:rFonts w:ascii="Times New Roman" w:eastAsia="Times New Roman" w:hAnsi="Times New Roman" w:cs="Times New Roman"/>
          <w:sz w:val="24"/>
          <w:szCs w:val="24"/>
        </w:rPr>
        <w:t xml:space="preserve"> seston</w:t>
      </w:r>
      <w:r w:rsidR="00D97474">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06D80C0" w14:textId="0074A847" w:rsidR="00A23148" w:rsidRPr="00F84705" w:rsidRDefault="00DF00A0" w:rsidP="009B1CD6">
      <w:pPr>
        <w:spacing w:before="240" w:after="240" w:line="360" w:lineRule="auto"/>
        <w:rPr>
          <w:rFonts w:ascii="Times New Roman" w:eastAsia="Times New Roman" w:hAnsi="Times New Roman" w:cs="Times New Roman"/>
          <w:sz w:val="24"/>
          <w:szCs w:val="24"/>
          <w:u w:val="single"/>
        </w:rPr>
      </w:pPr>
      <w:r w:rsidRPr="00F84705">
        <w:rPr>
          <w:rFonts w:ascii="Times New Roman" w:eastAsia="Times New Roman" w:hAnsi="Times New Roman" w:cs="Times New Roman"/>
          <w:sz w:val="24"/>
          <w:szCs w:val="24"/>
        </w:rPr>
        <w:t xml:space="preserve">Although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fit all four criteria, Hydropyschidae, the third taxonomic group with the lowest CV, effectively removed the influence of the longitudinal gradient on the TP of the five fishes in our </w:t>
      </w:r>
      <w:commentRangeStart w:id="15"/>
      <w:r w:rsidRPr="00F84705">
        <w:rPr>
          <w:rFonts w:ascii="Times New Roman" w:eastAsia="Times New Roman" w:hAnsi="Times New Roman" w:cs="Times New Roman"/>
          <w:sz w:val="24"/>
          <w:szCs w:val="24"/>
        </w:rPr>
        <w:t>study</w:t>
      </w:r>
      <w:commentRangeEnd w:id="15"/>
      <w:r w:rsidR="00D97474">
        <w:rPr>
          <w:rStyle w:val="CommentReference"/>
        </w:rPr>
        <w:commentReference w:id="15"/>
      </w:r>
      <w:r w:rsidRPr="00F84705">
        <w:rPr>
          <w:rFonts w:ascii="Times New Roman" w:eastAsia="Times New Roman" w:hAnsi="Times New Roman" w:cs="Times New Roman"/>
          <w:sz w:val="24"/>
          <w:szCs w:val="24"/>
        </w:rPr>
        <w:t xml:space="preserve"> (Table 1).  Successful removal of the influence of the longitudinal gradient on TP suggests that </w:t>
      </w:r>
      <w:proofErr w:type="spellStart"/>
      <w:r w:rsidRPr="00F84705">
        <w:rPr>
          <w:rFonts w:ascii="Times New Roman" w:eastAsia="Times New Roman" w:hAnsi="Times New Roman" w:cs="Times New Roman"/>
          <w:sz w:val="24"/>
          <w:szCs w:val="24"/>
        </w:rPr>
        <w:t>Hydropsychidae</w:t>
      </w:r>
      <w:proofErr w:type="spellEnd"/>
      <w:r w:rsidRPr="00F84705">
        <w:rPr>
          <w:rFonts w:ascii="Times New Roman" w:eastAsia="Times New Roman" w:hAnsi="Times New Roman" w:cs="Times New Roman"/>
          <w:sz w:val="24"/>
          <w:szCs w:val="24"/>
        </w:rPr>
        <w:t xml:space="preserve"> could be an effective baseline indicator even though it had higher within site CV values than Simuliidae.   </w:t>
      </w:r>
      <w:proofErr w:type="spellStart"/>
      <w:r w:rsidRPr="00F84705">
        <w:rPr>
          <w:rFonts w:ascii="Times New Roman" w:eastAsia="Times New Roman" w:hAnsi="Times New Roman" w:cs="Times New Roman"/>
          <w:sz w:val="24"/>
          <w:szCs w:val="24"/>
        </w:rPr>
        <w:t>Hydropsychidae</w:t>
      </w:r>
      <w:proofErr w:type="spellEnd"/>
      <w:r w:rsidRPr="00F84705">
        <w:rPr>
          <w:rFonts w:ascii="Times New Roman" w:eastAsia="Times New Roman" w:hAnsi="Times New Roman" w:cs="Times New Roman"/>
          <w:sz w:val="24"/>
          <w:szCs w:val="24"/>
        </w:rPr>
        <w:t xml:space="preserve"> </w:t>
      </w:r>
      <w:commentRangeStart w:id="16"/>
      <w:r w:rsidRPr="00F84705">
        <w:rPr>
          <w:rFonts w:ascii="Times New Roman" w:eastAsia="Times New Roman" w:hAnsi="Times New Roman" w:cs="Times New Roman"/>
          <w:sz w:val="24"/>
          <w:szCs w:val="24"/>
        </w:rPr>
        <w:t>were</w:t>
      </w:r>
      <w:commentRangeEnd w:id="16"/>
      <w:r w:rsidR="00D97474">
        <w:rPr>
          <w:rStyle w:val="CommentReference"/>
        </w:rPr>
        <w:commentReference w:id="16"/>
      </w:r>
      <w:r w:rsidRPr="00F84705">
        <w:rPr>
          <w:rFonts w:ascii="Times New Roman" w:eastAsia="Times New Roman" w:hAnsi="Times New Roman" w:cs="Times New Roman"/>
          <w:sz w:val="24"/>
          <w:szCs w:val="24"/>
        </w:rPr>
        <w:t xml:space="preserve"> categorized as omnivores in our study, but some species exhibit filter feeding strategies (</w:t>
      </w:r>
      <w:proofErr w:type="spellStart"/>
      <w:r w:rsidR="00931FEF" w:rsidRPr="00F84705">
        <w:rPr>
          <w:rFonts w:ascii="Times New Roman" w:eastAsia="Times New Roman" w:hAnsi="Times New Roman" w:cs="Times New Roman"/>
          <w:sz w:val="24"/>
          <w:szCs w:val="24"/>
        </w:rPr>
        <w:t>Fic</w:t>
      </w:r>
      <w:r w:rsidR="00ED0187" w:rsidRPr="00F84705">
        <w:rPr>
          <w:rFonts w:ascii="Times New Roman" w:eastAsia="Times New Roman" w:hAnsi="Times New Roman" w:cs="Times New Roman"/>
          <w:sz w:val="24"/>
          <w:szCs w:val="24"/>
        </w:rPr>
        <w:t>sor</w:t>
      </w:r>
      <w:proofErr w:type="spellEnd"/>
      <w:r w:rsidR="00ED0187" w:rsidRPr="00F84705">
        <w:rPr>
          <w:rFonts w:ascii="Times New Roman" w:eastAsia="Times New Roman" w:hAnsi="Times New Roman" w:cs="Times New Roman"/>
          <w:sz w:val="24"/>
          <w:szCs w:val="24"/>
        </w:rPr>
        <w:t xml:space="preserve"> &amp; Csabai, 2021</w:t>
      </w:r>
      <w:r w:rsidRPr="00F84705">
        <w:rPr>
          <w:rFonts w:ascii="Times New Roman" w:eastAsia="Times New Roman" w:hAnsi="Times New Roman" w:cs="Times New Roman"/>
          <w:sz w:val="24"/>
          <w:szCs w:val="24"/>
        </w:rPr>
        <w:t>)</w:t>
      </w:r>
      <w:r w:rsidR="00207C80" w:rsidRPr="00F84705">
        <w:rPr>
          <w:rFonts w:ascii="Times New Roman" w:eastAsia="Times New Roman" w:hAnsi="Times New Roman" w:cs="Times New Roman"/>
          <w:sz w:val="24"/>
          <w:szCs w:val="24"/>
        </w:rPr>
        <w:t>.  Even though Hydropyschidae appears to</w:t>
      </w:r>
      <w:r w:rsidR="00D97474">
        <w:rPr>
          <w:rFonts w:ascii="Times New Roman" w:eastAsia="Times New Roman" w:hAnsi="Times New Roman" w:cs="Times New Roman"/>
          <w:sz w:val="24"/>
          <w:szCs w:val="24"/>
        </w:rPr>
        <w:t xml:space="preserve"> </w:t>
      </w:r>
      <w:r w:rsidR="00207C80" w:rsidRPr="00F84705">
        <w:rPr>
          <w:rFonts w:ascii="Times New Roman" w:eastAsia="Times New Roman" w:hAnsi="Times New Roman" w:cs="Times New Roman"/>
          <w:sz w:val="24"/>
          <w:szCs w:val="24"/>
        </w:rPr>
        <w:t xml:space="preserve"> effectively remove </w:t>
      </w:r>
      <w:r w:rsidR="000A1AF3" w:rsidRPr="00F84705">
        <w:rPr>
          <w:rFonts w:ascii="Times New Roman" w:eastAsia="Times New Roman" w:hAnsi="Times New Roman" w:cs="Times New Roman"/>
          <w:sz w:val="24"/>
          <w:szCs w:val="24"/>
        </w:rPr>
        <w:t xml:space="preserve">the influence of the longitudinal gradient on TP in our system, </w:t>
      </w:r>
      <w:r w:rsidR="007707F7" w:rsidRPr="00F84705">
        <w:rPr>
          <w:rFonts w:ascii="Times New Roman" w:eastAsia="Times New Roman" w:hAnsi="Times New Roman" w:cs="Times New Roman"/>
          <w:sz w:val="24"/>
          <w:szCs w:val="24"/>
        </w:rPr>
        <w:t xml:space="preserve">we advise caution </w:t>
      </w:r>
      <w:r w:rsidR="00E60499" w:rsidRPr="00F84705">
        <w:rPr>
          <w:rFonts w:ascii="Times New Roman" w:eastAsia="Times New Roman" w:hAnsi="Times New Roman" w:cs="Times New Roman"/>
          <w:sz w:val="24"/>
          <w:szCs w:val="24"/>
        </w:rPr>
        <w:t>when using Hydropyschidae in other systems</w:t>
      </w:r>
      <w:r w:rsidR="008A2D9E"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6F25B146" w14:textId="0828DDBA"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w:t>
      </w:r>
      <w:r w:rsidRPr="00F84705">
        <w:rPr>
          <w:rFonts w:ascii="Times New Roman" w:eastAsia="Times New Roman" w:hAnsi="Times New Roman" w:cs="Times New Roman"/>
          <w:sz w:val="24"/>
          <w:szCs w:val="24"/>
        </w:rPr>
        <w:lastRenderedPageBreak/>
        <w:t xml:space="preserve">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commentRangeStart w:id="17"/>
      <w:r w:rsidR="000B3C5C" w:rsidRPr="00F84705">
        <w:rPr>
          <w:rFonts w:ascii="Times New Roman" w:eastAsia="Times New Roman" w:hAnsi="Times New Roman" w:cs="Times New Roman"/>
          <w:sz w:val="24"/>
          <w:szCs w:val="24"/>
        </w:rPr>
        <w:t>Filterers</w:t>
      </w:r>
      <w:commentRangeEnd w:id="17"/>
      <w:r w:rsidR="00344E43">
        <w:rPr>
          <w:rStyle w:val="CommentReference"/>
        </w:rPr>
        <w:commentReference w:id="17"/>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commentRangeStart w:id="18"/>
      <w:commentRangeEnd w:id="18"/>
      <w:r w:rsidR="00344E43">
        <w:rPr>
          <w:rStyle w:val="CommentReference"/>
        </w:rPr>
        <w:commentReference w:id="18"/>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6A682E99"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 xml:space="preserve">and the Clark Wildlife and Fisheries Biology Management Fund </w:t>
      </w:r>
      <w:r w:rsidRPr="0056545F">
        <w:rPr>
          <w:rFonts w:ascii="Times New Roman" w:eastAsia="Times New Roman" w:hAnsi="Times New Roman" w:cs="Times New Roman"/>
          <w:sz w:val="24"/>
          <w:szCs w:val="24"/>
        </w:rPr>
        <w:t xml:space="preserve">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19"/>
      <w:r w:rsidR="00867AEC" w:rsidRPr="0056545F">
        <w:rPr>
          <w:rFonts w:ascii="Times New Roman" w:eastAsia="Times New Roman" w:hAnsi="Times New Roman" w:cs="Times New Roman"/>
          <w:sz w:val="24"/>
          <w:szCs w:val="24"/>
        </w:rPr>
        <w:t>Center</w:t>
      </w:r>
      <w:commentRangeEnd w:id="19"/>
      <w:r w:rsidR="009914E5">
        <w:rPr>
          <w:rStyle w:val="CommentReference"/>
        </w:rPr>
        <w:commentReference w:id="19"/>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20"/>
      <w:r w:rsidRPr="0056545F">
        <w:rPr>
          <w:rFonts w:ascii="Times New Roman" w:eastAsia="Times New Roman" w:hAnsi="Times New Roman" w:cs="Times New Roman"/>
          <w:b/>
          <w:sz w:val="24"/>
          <w:szCs w:val="24"/>
        </w:rPr>
        <w:t>References</w:t>
      </w:r>
      <w:commentRangeEnd w:id="20"/>
      <w:r w:rsidR="009914E5">
        <w:rPr>
          <w:rStyle w:val="CommentReference"/>
        </w:rPr>
        <w:commentReference w:id="20"/>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08-10T10:51:00Z" w:initials="FJR">
    <w:p w14:paraId="51706613" w14:textId="5E0069AE" w:rsidR="007D6DE5" w:rsidRDefault="007D6DE5">
      <w:pPr>
        <w:pStyle w:val="CommentText"/>
      </w:pPr>
      <w:r>
        <w:rPr>
          <w:rStyle w:val="CommentReference"/>
        </w:rPr>
        <w:annotationRef/>
      </w:r>
      <w:r>
        <w:t>Sometimes having a string of adjectives before the subject can be confusing.</w:t>
      </w:r>
    </w:p>
  </w:comment>
  <w:comment w:id="1"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2"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3" w:author="Frank J. Rahel" w:date="2023-08-10T12:48:00Z" w:initials="FJR">
    <w:p w14:paraId="67007DD5" w14:textId="00A95CEB" w:rsidR="007D6DE5" w:rsidRDefault="007D6DE5">
      <w:pPr>
        <w:pStyle w:val="CommentText"/>
      </w:pPr>
      <w:r>
        <w:rPr>
          <w:rStyle w:val="CommentReference"/>
        </w:rPr>
        <w:annotationRef/>
      </w:r>
      <w:r>
        <w:t>It doesn’t look like the values quite reach the 100% value.</w:t>
      </w:r>
    </w:p>
  </w:comment>
  <w:comment w:id="4" w:author="Frank J. Rahel" w:date="2023-08-10T12:52:00Z" w:initials="FJR">
    <w:p w14:paraId="26E4BE7F" w14:textId="525EB8A2" w:rsidR="007D6DE5" w:rsidRDefault="007D6DE5">
      <w:pPr>
        <w:pStyle w:val="CommentText"/>
      </w:pPr>
      <w:r>
        <w:rPr>
          <w:rStyle w:val="CommentReference"/>
        </w:rPr>
        <w:annotationRef/>
      </w:r>
      <w:r>
        <w:t>We’ve been using feeding group not FFG so far in the paper.</w:t>
      </w:r>
    </w:p>
  </w:comment>
  <w:comment w:id="5" w:author="Frank J. Rahel" w:date="2023-08-11T11:03:00Z" w:initials="FJR">
    <w:p w14:paraId="683AB95B" w14:textId="6E745A02" w:rsidR="007D6DE5" w:rsidRDefault="007D6DE5">
      <w:pPr>
        <w:pStyle w:val="CommentText"/>
      </w:pPr>
      <w:r>
        <w:rPr>
          <w:rStyle w:val="CommentReference"/>
        </w:rPr>
        <w:annotationRef/>
      </w:r>
      <w:r>
        <w:t>The previous paragraph</w:t>
      </w:r>
      <w:r w:rsidR="00261710">
        <w:t xml:space="preserve">s provide detailed results </w:t>
      </w:r>
      <w:r>
        <w:t>for each fish species but I think we need another paragraph that provides an overview of which taxa</w:t>
      </w:r>
      <w:r w:rsidR="00261710">
        <w:t xml:space="preserve"> and feeding groups</w:t>
      </w:r>
      <w:r>
        <w:t xml:space="preserve"> were best at removing the environmental gradient effect.  This would be Simuliidae, but do any other baseline candidates also meet this criteria? </w:t>
      </w:r>
      <w:r w:rsidR="00D57A5F">
        <w:t xml:space="preserve"> Based on Fig.6, omnivores remove the environmental gradient effect for 5 of 6 fish species (which is as good as S</w:t>
      </w:r>
      <w:r w:rsidR="00510F69">
        <w:t>imuliidae).</w:t>
      </w:r>
    </w:p>
  </w:comment>
  <w:comment w:id="6" w:author="Bryan Maitland" w:date="2023-08-16T14:25:00Z" w:initials="BM">
    <w:p w14:paraId="6C6640FE" w14:textId="77777777" w:rsidR="00AC190B" w:rsidRDefault="00AC190B" w:rsidP="00505EDF">
      <w:r>
        <w:rPr>
          <w:rStyle w:val="CommentReference"/>
        </w:rPr>
        <w:annotationRef/>
      </w:r>
      <w:r>
        <w:rPr>
          <w:sz w:val="20"/>
          <w:szCs w:val="20"/>
        </w:rPr>
        <w:t xml:space="preserve">Agreed. That would be a good addition. </w:t>
      </w:r>
    </w:p>
  </w:comment>
  <w:comment w:id="7" w:author="Bryan Maitland" w:date="2023-08-16T14:32:00Z" w:initials="BM">
    <w:p w14:paraId="33D1B03A" w14:textId="77777777" w:rsidR="009B6CC6" w:rsidRDefault="009B6CC6" w:rsidP="002C4DFE">
      <w:r>
        <w:rPr>
          <w:rStyle w:val="CommentReference"/>
        </w:rPr>
        <w:annotationRef/>
      </w:r>
      <w:r>
        <w:rPr>
          <w:sz w:val="20"/>
          <w:szCs w:val="20"/>
        </w:rPr>
        <w:t>Rosi-Marshall, E. J., and J. B. Wallace. 2002. Invertebrate food webs along a stream resource gradient. Freshwater Biology 47:129–141.</w:t>
      </w:r>
    </w:p>
  </w:comment>
  <w:comment w:id="8" w:author="Frank J. Rahel" w:date="2023-08-11T12:29:00Z" w:initials="FJR">
    <w:p w14:paraId="0AE1ACEE" w14:textId="359FF107" w:rsidR="00855BF2" w:rsidRDefault="00855BF2">
      <w:pPr>
        <w:pStyle w:val="CommentText"/>
      </w:pPr>
      <w:r>
        <w:rPr>
          <w:rStyle w:val="CommentReference"/>
        </w:rPr>
        <w:annotationRef/>
      </w:r>
      <w:r w:rsidR="00C86619">
        <w:t>We say bulked groups do not work but then we spend the rest of the paragraph saying that bulked feed</w:t>
      </w:r>
      <w:r>
        <w:t>Not clear what this refers to.  Same as “Bulk Basal” om Figures?</w:t>
      </w:r>
    </w:p>
  </w:comment>
  <w:comment w:id="9" w:author="Frank J. Rahel" w:date="2023-08-11T12:30:00Z" w:initials="FJR">
    <w:p w14:paraId="7F8A3FC6" w14:textId="75BD858A" w:rsidR="00855BF2" w:rsidRDefault="00855BF2">
      <w:pPr>
        <w:pStyle w:val="CommentText"/>
      </w:pPr>
      <w:r>
        <w:rPr>
          <w:rStyle w:val="CommentReference"/>
        </w:rPr>
        <w:annotationRef/>
      </w:r>
    </w:p>
  </w:comment>
  <w:comment w:id="10" w:author="Frank J. Rahel" w:date="2023-08-11T12:41:00Z" w:initials="FJR">
    <w:p w14:paraId="48C0ECAF" w14:textId="6FACA903" w:rsidR="00D92E5B" w:rsidRDefault="00D92E5B">
      <w:pPr>
        <w:pStyle w:val="CommentText"/>
      </w:pPr>
      <w:r>
        <w:rPr>
          <w:rStyle w:val="CommentReference"/>
        </w:rPr>
        <w:annotationRef/>
      </w:r>
      <w:r>
        <w:t xml:space="preserve">But we don’t support this conclusion in </w:t>
      </w:r>
      <w:r w:rsidR="00AD50BB">
        <w:t xml:space="preserve">the Abstract or in Fig 6 where </w:t>
      </w:r>
      <w:r w:rsidR="003E278D">
        <w:t>bulk</w:t>
      </w:r>
      <w:r w:rsidR="00AD50BB">
        <w:t xml:space="preserve"> basal did not have a slope of zero for any of the 5 five species. </w:t>
      </w:r>
      <w:r w:rsidR="003E278D">
        <w:t xml:space="preserve">By contrast, Simuliidae resulted in a slope of zero for 3 of the five fish species. </w:t>
      </w:r>
      <w:r w:rsidR="00AD50BB">
        <w:t>l</w:t>
      </w:r>
      <w:r>
        <w:t xml:space="preserve">. </w:t>
      </w:r>
      <w:r w:rsidR="003E278D">
        <w:t>Maybe we need to tone done this statement and say “If Simuliidae are not present in a stream system, then bulk basal would be a good alternative baseline option because</w:t>
      </w:r>
      <w:r w:rsidR="00C86619">
        <w:t xml:space="preserve"> although it did not eliminate </w:t>
      </w:r>
      <w:r w:rsidR="003E278D">
        <w:t>the effect of background variability</w:t>
      </w:r>
      <w:r w:rsidR="00C86619">
        <w:t xml:space="preserve">, it reduced the </w:t>
      </w:r>
      <w:r w:rsidR="00510F69">
        <w:t>effect for all</w:t>
      </w:r>
      <w:r w:rsidR="003E278D">
        <w:t xml:space="preserve"> five fish species.  </w:t>
      </w:r>
      <w:r>
        <w:t xml:space="preserve">If our results support this conclusion, then maybe we need to broaden our recommendations about suitable baseline groups.  Right not, we focus only on Simuliidae as the best baseline </w:t>
      </w:r>
      <w:r w:rsidR="00510F69">
        <w:t>group. But omnivores appear suitable as well</w:t>
      </w:r>
      <w:r>
        <w:t xml:space="preserve"> </w:t>
      </w:r>
    </w:p>
  </w:comment>
  <w:comment w:id="11" w:author="Frank J. Rahel" w:date="2023-08-11T12:46:00Z" w:initials="FJR">
    <w:p w14:paraId="061EA43B" w14:textId="3E3F7F2F" w:rsidR="00D92E5B" w:rsidRDefault="00D92E5B">
      <w:pPr>
        <w:pStyle w:val="CommentText"/>
      </w:pPr>
      <w:r>
        <w:rPr>
          <w:rStyle w:val="CommentReference"/>
        </w:rPr>
        <w:annotationRef/>
      </w:r>
      <w:r>
        <w:t>I’m not following the point we are making in this sentence.  What will “decrease”?</w:t>
      </w:r>
    </w:p>
  </w:comment>
  <w:comment w:id="12" w:author="Frank J. Rahel" w:date="2023-08-13T14:21:00Z" w:initials="FJR">
    <w:p w14:paraId="6F826755" w14:textId="0454851B" w:rsidR="00D57A5F" w:rsidRDefault="00D57A5F">
      <w:pPr>
        <w:pStyle w:val="CommentText"/>
      </w:pPr>
      <w:r>
        <w:rPr>
          <w:rStyle w:val="CommentReference"/>
        </w:rPr>
        <w:annotationRef/>
      </w:r>
      <w:r>
        <w:t>But the feeding group” omnivores” had a low CV close to that of Simuliidae which contradicts the need for baselines to have low omnivory.</w:t>
      </w:r>
      <w:r w:rsidR="00510F69" w:rsidRPr="00510F69">
        <w:t xml:space="preserve"> </w:t>
      </w:r>
      <w:r w:rsidR="00510F69">
        <w:t>Based on Fig.6, omnivores remove the environmental gradient effect for 5 of 6 fish species (which is as good as Simuliidae). Our data don’t support the opening sentence of this paragraph.</w:t>
      </w:r>
    </w:p>
  </w:comment>
  <w:comment w:id="13" w:author="Frank J. Rahel" w:date="2023-08-13T14:28:00Z" w:initials="FJR">
    <w:p w14:paraId="7AE7493B" w14:textId="1ED158F7" w:rsidR="00510F69" w:rsidRDefault="00510F69">
      <w:pPr>
        <w:pStyle w:val="CommentText"/>
      </w:pPr>
      <w:r>
        <w:rPr>
          <w:rStyle w:val="CommentReference"/>
        </w:rPr>
        <w:annotationRef/>
      </w:r>
      <w:r>
        <w:t xml:space="preserve">The tracking of environmental variation in </w:t>
      </w:r>
      <w:r w:rsidRPr="00510F69">
        <w:t>δ</w:t>
      </w:r>
      <w:r w:rsidRPr="00510F69">
        <w:rPr>
          <w:vertAlign w:val="superscript"/>
        </w:rPr>
        <w:t>15</w:t>
      </w:r>
      <w:r w:rsidRPr="00510F69">
        <w:t xml:space="preserve">N </w:t>
      </w:r>
      <w:r>
        <w:t>is a key aspect of our paper.  Can we come up with more than these two citations to show how widespread this phenomenon is?</w:t>
      </w:r>
      <w:r>
        <w:rPr>
          <w:rFonts w:ascii="Times New Roman" w:eastAsia="Times New Roman" w:hAnsi="Times New Roman" w:cs="Times New Roman"/>
          <w:sz w:val="24"/>
          <w:szCs w:val="24"/>
        </w:rPr>
        <w:t xml:space="preserve"> </w:t>
      </w:r>
    </w:p>
  </w:comment>
  <w:comment w:id="14" w:author="Frank J. Rahel" w:date="2023-08-13T15:02:00Z" w:initials="FJR">
    <w:p w14:paraId="02B05181" w14:textId="1FC82890" w:rsidR="006555BE" w:rsidRDefault="006555BE">
      <w:pPr>
        <w:pStyle w:val="CommentText"/>
      </w:pPr>
      <w:r>
        <w:rPr>
          <w:rStyle w:val="CommentReference"/>
        </w:rPr>
        <w:annotationRef/>
      </w:r>
      <w:r w:rsidR="00D97474">
        <w:t xml:space="preserve">Bivalves are not listed in Table 1.  Did we not find a single bivalve in any site? I know they are present in the Laramie River at LR04 and LR08. </w:t>
      </w:r>
    </w:p>
  </w:comment>
  <w:comment w:id="15" w:author="Frank J. Rahel" w:date="2023-08-13T15:10:00Z" w:initials="FJR">
    <w:p w14:paraId="500CD6B9" w14:textId="2B22823A" w:rsidR="00D97474" w:rsidRDefault="00D97474">
      <w:pPr>
        <w:pStyle w:val="CommentText"/>
      </w:pPr>
      <w:r>
        <w:rPr>
          <w:rStyle w:val="CommentReference"/>
        </w:rPr>
        <w:annotationRef/>
      </w:r>
      <w:r>
        <w:t xml:space="preserve">This statement is not true (and therefore Table 1 is in error).  </w:t>
      </w:r>
      <w:r w:rsidRPr="00D97474">
        <w:t>Hydropyschidae</w:t>
      </w:r>
      <w:r>
        <w:t xml:space="preserve"> did not remove the longitudinal gradient effect for brown trout in Fig.5.</w:t>
      </w:r>
    </w:p>
  </w:comment>
  <w:comment w:id="16" w:author="Frank J. Rahel" w:date="2023-08-13T15:12:00Z" w:initials="FJR">
    <w:p w14:paraId="7EB7CE84" w14:textId="2FE21169" w:rsidR="00D97474" w:rsidRDefault="00D97474">
      <w:pPr>
        <w:pStyle w:val="CommentText"/>
      </w:pPr>
      <w:r>
        <w:rPr>
          <w:rStyle w:val="CommentReference"/>
        </w:rPr>
        <w:annotationRef/>
      </w:r>
      <w:r>
        <w:t>I’m not sure we should include this paragraph. The take home message seems to be that Hydropsychidae that are filter feeders would be good baselines but Hydropsychidae that are omnivores are not.</w:t>
      </w:r>
      <w:r w:rsidR="00344E43">
        <w:t xml:space="preserve">  Yet as I noted in an earlier comment on p 17, omnivores appear to be good baselines in our data set.</w:t>
      </w:r>
      <w:r>
        <w:t xml:space="preserve"> </w:t>
      </w:r>
      <w:r w:rsidR="00344E43">
        <w:t>That means our Hydropsychidae must have been omnivores, which contradicts the thesis of this paragraph that Hydropsychidae that are filter feeders should be good baselines. We can be criticized because we didn’t id our Hydropsychidae to their specific feeding guild. Let’s eliminate this paragraph</w:t>
      </w:r>
    </w:p>
  </w:comment>
  <w:comment w:id="17" w:author="Frank J. Rahel" w:date="2023-08-13T15:20:00Z" w:initials="FJR">
    <w:p w14:paraId="0DB6623C" w14:textId="68B50494" w:rsidR="00344E43" w:rsidRDefault="00344E43">
      <w:pPr>
        <w:pStyle w:val="CommentText"/>
      </w:pPr>
      <w:r>
        <w:rPr>
          <w:rStyle w:val="CommentReference"/>
        </w:rPr>
        <w:annotationRef/>
      </w:r>
      <w:r>
        <w:t xml:space="preserve">Earlier we used” </w:t>
      </w:r>
      <w:r w:rsidRPr="00F84705">
        <w:rPr>
          <w:rFonts w:ascii="Times New Roman" w:eastAsia="Times New Roman" w:hAnsi="Times New Roman" w:cs="Times New Roman"/>
          <w:sz w:val="24"/>
          <w:szCs w:val="24"/>
        </w:rPr>
        <w:t>Simuliidae</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detritivores/filterers)</w:t>
      </w:r>
      <w:r>
        <w:rPr>
          <w:rFonts w:ascii="Times New Roman" w:eastAsia="Times New Roman" w:hAnsi="Times New Roman" w:cs="Times New Roman"/>
          <w:sz w:val="24"/>
          <w:szCs w:val="24"/>
        </w:rPr>
        <w:t>”.  Let’s be consistent.</w:t>
      </w:r>
    </w:p>
  </w:comment>
  <w:comment w:id="18"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19"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20"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706613" w15:done="0"/>
  <w15:commentEx w15:paraId="1193E3FD" w15:done="0"/>
  <w15:commentEx w15:paraId="7AE5E3AC" w15:done="0"/>
  <w15:commentEx w15:paraId="67007DD5" w15:done="0"/>
  <w15:commentEx w15:paraId="26E4BE7F" w15:done="0"/>
  <w15:commentEx w15:paraId="683AB95B" w15:done="0"/>
  <w15:commentEx w15:paraId="6C6640FE" w15:paraIdParent="683AB95B" w15:done="0"/>
  <w15:commentEx w15:paraId="33D1B03A" w15:done="0"/>
  <w15:commentEx w15:paraId="0AE1ACEE" w15:done="0"/>
  <w15:commentEx w15:paraId="7F8A3FC6" w15:paraIdParent="0AE1ACEE" w15:done="0"/>
  <w15:commentEx w15:paraId="48C0ECAF" w15:done="0"/>
  <w15:commentEx w15:paraId="061EA43B" w15:done="0"/>
  <w15:commentEx w15:paraId="6F826755" w15:done="0"/>
  <w15:commentEx w15:paraId="7AE7493B" w15:done="0"/>
  <w15:commentEx w15:paraId="02B05181" w15:done="0"/>
  <w15:commentEx w15:paraId="500CD6B9" w15:done="0"/>
  <w15:commentEx w15:paraId="7EB7CE84" w15:done="0"/>
  <w15:commentEx w15:paraId="0DB6623C" w15:done="0"/>
  <w15:commentEx w15:paraId="50E19793" w15:done="0"/>
  <w15:commentEx w15:paraId="70308B06" w15:done="0"/>
  <w15:commentEx w15:paraId="44A66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75AE7" w16cex:dateUtc="2023-08-16T19:25:00Z"/>
  <w16cex:commentExtensible w16cex:durableId="28875C6C" w16cex:dateUtc="2023-08-16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706613" w16cid:durableId="28875471"/>
  <w16cid:commentId w16cid:paraId="1193E3FD" w16cid:durableId="28875472"/>
  <w16cid:commentId w16cid:paraId="7AE5E3AC" w16cid:durableId="28875477"/>
  <w16cid:commentId w16cid:paraId="67007DD5" w16cid:durableId="2887547A"/>
  <w16cid:commentId w16cid:paraId="26E4BE7F" w16cid:durableId="2887547B"/>
  <w16cid:commentId w16cid:paraId="683AB95B" w16cid:durableId="28875483"/>
  <w16cid:commentId w16cid:paraId="6C6640FE" w16cid:durableId="28875AE7"/>
  <w16cid:commentId w16cid:paraId="33D1B03A" w16cid:durableId="28875C6C"/>
  <w16cid:commentId w16cid:paraId="0AE1ACEE" w16cid:durableId="28875484"/>
  <w16cid:commentId w16cid:paraId="7F8A3FC6" w16cid:durableId="28875485"/>
  <w16cid:commentId w16cid:paraId="48C0ECAF" w16cid:durableId="28875486"/>
  <w16cid:commentId w16cid:paraId="061EA43B" w16cid:durableId="28875487"/>
  <w16cid:commentId w16cid:paraId="6F826755" w16cid:durableId="28875488"/>
  <w16cid:commentId w16cid:paraId="7AE7493B" w16cid:durableId="28875489"/>
  <w16cid:commentId w16cid:paraId="02B05181" w16cid:durableId="2887548C"/>
  <w16cid:commentId w16cid:paraId="500CD6B9" w16cid:durableId="2887548D"/>
  <w16cid:commentId w16cid:paraId="7EB7CE84" w16cid:durableId="2887548E"/>
  <w16cid:commentId w16cid:paraId="0DB6623C" w16cid:durableId="2887548F"/>
  <w16cid:commentId w16cid:paraId="50E19793" w16cid:durableId="28875490"/>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7A477" w14:textId="77777777" w:rsidR="00222A59" w:rsidRDefault="00222A59">
      <w:pPr>
        <w:spacing w:line="240" w:lineRule="auto"/>
      </w:pPr>
      <w:r>
        <w:separator/>
      </w:r>
    </w:p>
  </w:endnote>
  <w:endnote w:type="continuationSeparator" w:id="0">
    <w:p w14:paraId="303F2E18" w14:textId="77777777" w:rsidR="00222A59" w:rsidRDefault="00222A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62F33" w14:textId="77777777" w:rsidR="00222A59" w:rsidRDefault="00222A59">
      <w:pPr>
        <w:spacing w:line="240" w:lineRule="auto"/>
      </w:pPr>
      <w:r>
        <w:separator/>
      </w:r>
    </w:p>
  </w:footnote>
  <w:footnote w:type="continuationSeparator" w:id="0">
    <w:p w14:paraId="145B5388" w14:textId="77777777" w:rsidR="00222A59" w:rsidRDefault="00222A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rson w15:author="Bryan Maitland">
    <w15:presenceInfo w15:providerId="Windows Live" w15:userId="f62787c6518c8a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70B0"/>
    <w:rsid w:val="00012128"/>
    <w:rsid w:val="00012CD3"/>
    <w:rsid w:val="00013CDA"/>
    <w:rsid w:val="00020CD4"/>
    <w:rsid w:val="00021D41"/>
    <w:rsid w:val="00037709"/>
    <w:rsid w:val="0003785F"/>
    <w:rsid w:val="00041649"/>
    <w:rsid w:val="000420C2"/>
    <w:rsid w:val="00042721"/>
    <w:rsid w:val="0004687E"/>
    <w:rsid w:val="00060115"/>
    <w:rsid w:val="000648FB"/>
    <w:rsid w:val="00065B30"/>
    <w:rsid w:val="00075A93"/>
    <w:rsid w:val="00075D34"/>
    <w:rsid w:val="00091965"/>
    <w:rsid w:val="000A1AF3"/>
    <w:rsid w:val="000A1EE3"/>
    <w:rsid w:val="000A30CB"/>
    <w:rsid w:val="000A4430"/>
    <w:rsid w:val="000A5E64"/>
    <w:rsid w:val="000A66AF"/>
    <w:rsid w:val="000B2B72"/>
    <w:rsid w:val="000B2E48"/>
    <w:rsid w:val="000B3C5C"/>
    <w:rsid w:val="000B45AC"/>
    <w:rsid w:val="000C1F1B"/>
    <w:rsid w:val="000D4349"/>
    <w:rsid w:val="000D4A2F"/>
    <w:rsid w:val="000D59DB"/>
    <w:rsid w:val="000E01F3"/>
    <w:rsid w:val="000E2095"/>
    <w:rsid w:val="000F0316"/>
    <w:rsid w:val="000F3BAA"/>
    <w:rsid w:val="000F6332"/>
    <w:rsid w:val="000F6B37"/>
    <w:rsid w:val="0010181D"/>
    <w:rsid w:val="00104A15"/>
    <w:rsid w:val="00107260"/>
    <w:rsid w:val="001104E0"/>
    <w:rsid w:val="00120CCD"/>
    <w:rsid w:val="00122219"/>
    <w:rsid w:val="001277BA"/>
    <w:rsid w:val="00130880"/>
    <w:rsid w:val="00132AE7"/>
    <w:rsid w:val="00132FD2"/>
    <w:rsid w:val="001346A4"/>
    <w:rsid w:val="00134BF6"/>
    <w:rsid w:val="00143BB8"/>
    <w:rsid w:val="00145A21"/>
    <w:rsid w:val="00147719"/>
    <w:rsid w:val="001506A7"/>
    <w:rsid w:val="00152233"/>
    <w:rsid w:val="00155E6B"/>
    <w:rsid w:val="0015752A"/>
    <w:rsid w:val="0016146E"/>
    <w:rsid w:val="00164CBA"/>
    <w:rsid w:val="001657EF"/>
    <w:rsid w:val="0016613D"/>
    <w:rsid w:val="001711B7"/>
    <w:rsid w:val="0017391B"/>
    <w:rsid w:val="001749DE"/>
    <w:rsid w:val="00177270"/>
    <w:rsid w:val="0018129B"/>
    <w:rsid w:val="00184514"/>
    <w:rsid w:val="001860E4"/>
    <w:rsid w:val="00190093"/>
    <w:rsid w:val="00194226"/>
    <w:rsid w:val="0019615F"/>
    <w:rsid w:val="00196A47"/>
    <w:rsid w:val="001A176F"/>
    <w:rsid w:val="001A3BD1"/>
    <w:rsid w:val="001A4A75"/>
    <w:rsid w:val="001A5581"/>
    <w:rsid w:val="001B3CF1"/>
    <w:rsid w:val="001B6FAF"/>
    <w:rsid w:val="001B71EB"/>
    <w:rsid w:val="001C04A5"/>
    <w:rsid w:val="001C0F14"/>
    <w:rsid w:val="001C1FF4"/>
    <w:rsid w:val="001C6AD6"/>
    <w:rsid w:val="001D2EFE"/>
    <w:rsid w:val="001D3556"/>
    <w:rsid w:val="001D3F89"/>
    <w:rsid w:val="001D7E5F"/>
    <w:rsid w:val="001E0662"/>
    <w:rsid w:val="001E3883"/>
    <w:rsid w:val="001E67CC"/>
    <w:rsid w:val="001F7605"/>
    <w:rsid w:val="00200DA9"/>
    <w:rsid w:val="0020672A"/>
    <w:rsid w:val="00206949"/>
    <w:rsid w:val="00207C80"/>
    <w:rsid w:val="00210F1E"/>
    <w:rsid w:val="0021600C"/>
    <w:rsid w:val="002200DF"/>
    <w:rsid w:val="00222A59"/>
    <w:rsid w:val="0022512F"/>
    <w:rsid w:val="002320AC"/>
    <w:rsid w:val="0023349F"/>
    <w:rsid w:val="00233A8A"/>
    <w:rsid w:val="00234A77"/>
    <w:rsid w:val="0024040C"/>
    <w:rsid w:val="00244EE5"/>
    <w:rsid w:val="00245176"/>
    <w:rsid w:val="002454C1"/>
    <w:rsid w:val="00247DA8"/>
    <w:rsid w:val="002505A2"/>
    <w:rsid w:val="00250A3B"/>
    <w:rsid w:val="00251218"/>
    <w:rsid w:val="0025193C"/>
    <w:rsid w:val="00252F79"/>
    <w:rsid w:val="00255D3E"/>
    <w:rsid w:val="00255EFF"/>
    <w:rsid w:val="00257A22"/>
    <w:rsid w:val="00261710"/>
    <w:rsid w:val="00261E9D"/>
    <w:rsid w:val="00262D98"/>
    <w:rsid w:val="00264869"/>
    <w:rsid w:val="00275265"/>
    <w:rsid w:val="00282875"/>
    <w:rsid w:val="00282EDF"/>
    <w:rsid w:val="002834F1"/>
    <w:rsid w:val="00293437"/>
    <w:rsid w:val="002A0021"/>
    <w:rsid w:val="002A176C"/>
    <w:rsid w:val="002A1DFE"/>
    <w:rsid w:val="002A4D4B"/>
    <w:rsid w:val="002A7B19"/>
    <w:rsid w:val="002B0519"/>
    <w:rsid w:val="002B184A"/>
    <w:rsid w:val="002B3EFC"/>
    <w:rsid w:val="002B47D5"/>
    <w:rsid w:val="002C53C1"/>
    <w:rsid w:val="002C578F"/>
    <w:rsid w:val="002D0741"/>
    <w:rsid w:val="002D0DD1"/>
    <w:rsid w:val="002D5025"/>
    <w:rsid w:val="002D6CFC"/>
    <w:rsid w:val="002D7109"/>
    <w:rsid w:val="002E3A9D"/>
    <w:rsid w:val="002F159C"/>
    <w:rsid w:val="002F687D"/>
    <w:rsid w:val="00300A9D"/>
    <w:rsid w:val="003011A8"/>
    <w:rsid w:val="00301E03"/>
    <w:rsid w:val="00303E27"/>
    <w:rsid w:val="00303E9F"/>
    <w:rsid w:val="00303FBE"/>
    <w:rsid w:val="00305162"/>
    <w:rsid w:val="00306481"/>
    <w:rsid w:val="00306C9E"/>
    <w:rsid w:val="00306F96"/>
    <w:rsid w:val="00312579"/>
    <w:rsid w:val="00315AFC"/>
    <w:rsid w:val="00317048"/>
    <w:rsid w:val="003218C9"/>
    <w:rsid w:val="003224E3"/>
    <w:rsid w:val="003240D3"/>
    <w:rsid w:val="0032513D"/>
    <w:rsid w:val="00325E3D"/>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BA7"/>
    <w:rsid w:val="003941E1"/>
    <w:rsid w:val="00394379"/>
    <w:rsid w:val="00396433"/>
    <w:rsid w:val="003979D2"/>
    <w:rsid w:val="003A1D38"/>
    <w:rsid w:val="003A65E6"/>
    <w:rsid w:val="003A69D7"/>
    <w:rsid w:val="003B1590"/>
    <w:rsid w:val="003B4C6B"/>
    <w:rsid w:val="003B7F26"/>
    <w:rsid w:val="003C0389"/>
    <w:rsid w:val="003C16AC"/>
    <w:rsid w:val="003C1DE9"/>
    <w:rsid w:val="003C60B6"/>
    <w:rsid w:val="003D1239"/>
    <w:rsid w:val="003D264D"/>
    <w:rsid w:val="003D30D5"/>
    <w:rsid w:val="003D7C3B"/>
    <w:rsid w:val="003D7CBC"/>
    <w:rsid w:val="003E02BF"/>
    <w:rsid w:val="003E2752"/>
    <w:rsid w:val="003E278D"/>
    <w:rsid w:val="003E7798"/>
    <w:rsid w:val="003E7C37"/>
    <w:rsid w:val="003F30C0"/>
    <w:rsid w:val="00401C9F"/>
    <w:rsid w:val="00413941"/>
    <w:rsid w:val="0042280D"/>
    <w:rsid w:val="004300FB"/>
    <w:rsid w:val="00436D1A"/>
    <w:rsid w:val="00447274"/>
    <w:rsid w:val="00451B56"/>
    <w:rsid w:val="004558EE"/>
    <w:rsid w:val="00462999"/>
    <w:rsid w:val="00463923"/>
    <w:rsid w:val="00464F9F"/>
    <w:rsid w:val="00483748"/>
    <w:rsid w:val="004955C6"/>
    <w:rsid w:val="00495DC9"/>
    <w:rsid w:val="004A03A6"/>
    <w:rsid w:val="004A26A4"/>
    <w:rsid w:val="004A30AC"/>
    <w:rsid w:val="004A386C"/>
    <w:rsid w:val="004A73CD"/>
    <w:rsid w:val="004B208C"/>
    <w:rsid w:val="004B4DE0"/>
    <w:rsid w:val="004B61F5"/>
    <w:rsid w:val="004C29F4"/>
    <w:rsid w:val="004C3C2A"/>
    <w:rsid w:val="004C466B"/>
    <w:rsid w:val="004C65E3"/>
    <w:rsid w:val="004D1AE7"/>
    <w:rsid w:val="004D5F25"/>
    <w:rsid w:val="004E198D"/>
    <w:rsid w:val="004E4A61"/>
    <w:rsid w:val="004E6508"/>
    <w:rsid w:val="004F1A04"/>
    <w:rsid w:val="004F6F74"/>
    <w:rsid w:val="00503E6E"/>
    <w:rsid w:val="005073F7"/>
    <w:rsid w:val="00510F69"/>
    <w:rsid w:val="0051159F"/>
    <w:rsid w:val="00513D45"/>
    <w:rsid w:val="00521344"/>
    <w:rsid w:val="00521AC9"/>
    <w:rsid w:val="005250CF"/>
    <w:rsid w:val="00525956"/>
    <w:rsid w:val="00527E5F"/>
    <w:rsid w:val="00532080"/>
    <w:rsid w:val="00533E7E"/>
    <w:rsid w:val="00537648"/>
    <w:rsid w:val="00540348"/>
    <w:rsid w:val="00541483"/>
    <w:rsid w:val="00543001"/>
    <w:rsid w:val="00544BDA"/>
    <w:rsid w:val="0054619E"/>
    <w:rsid w:val="00551460"/>
    <w:rsid w:val="00561A86"/>
    <w:rsid w:val="005630DB"/>
    <w:rsid w:val="00563904"/>
    <w:rsid w:val="00563A2E"/>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50DB"/>
    <w:rsid w:val="005C2883"/>
    <w:rsid w:val="005C7196"/>
    <w:rsid w:val="005C7F00"/>
    <w:rsid w:val="005D1CA9"/>
    <w:rsid w:val="005D1EAA"/>
    <w:rsid w:val="005D39A3"/>
    <w:rsid w:val="005D4341"/>
    <w:rsid w:val="005D6C35"/>
    <w:rsid w:val="005E10E8"/>
    <w:rsid w:val="005E1113"/>
    <w:rsid w:val="005E2BBE"/>
    <w:rsid w:val="005E772F"/>
    <w:rsid w:val="005F0D1F"/>
    <w:rsid w:val="005F4A6C"/>
    <w:rsid w:val="005F51DA"/>
    <w:rsid w:val="006054FA"/>
    <w:rsid w:val="0061424D"/>
    <w:rsid w:val="00624F52"/>
    <w:rsid w:val="00630A2E"/>
    <w:rsid w:val="006378BB"/>
    <w:rsid w:val="0064122C"/>
    <w:rsid w:val="00641409"/>
    <w:rsid w:val="00643FE0"/>
    <w:rsid w:val="00646117"/>
    <w:rsid w:val="00651B1D"/>
    <w:rsid w:val="006538CC"/>
    <w:rsid w:val="006550D5"/>
    <w:rsid w:val="006555BE"/>
    <w:rsid w:val="00655F13"/>
    <w:rsid w:val="00660753"/>
    <w:rsid w:val="006627AD"/>
    <w:rsid w:val="006676C3"/>
    <w:rsid w:val="00675700"/>
    <w:rsid w:val="00691303"/>
    <w:rsid w:val="006914F4"/>
    <w:rsid w:val="00692B48"/>
    <w:rsid w:val="006940B4"/>
    <w:rsid w:val="00697EE1"/>
    <w:rsid w:val="006A038C"/>
    <w:rsid w:val="006A38D9"/>
    <w:rsid w:val="006A5626"/>
    <w:rsid w:val="006B1FDC"/>
    <w:rsid w:val="006B3BDD"/>
    <w:rsid w:val="006B4A69"/>
    <w:rsid w:val="006C2154"/>
    <w:rsid w:val="006C2315"/>
    <w:rsid w:val="006C4DA1"/>
    <w:rsid w:val="006C7E7A"/>
    <w:rsid w:val="006D0F8E"/>
    <w:rsid w:val="006D3524"/>
    <w:rsid w:val="006D70D1"/>
    <w:rsid w:val="006E05AD"/>
    <w:rsid w:val="006E4E1B"/>
    <w:rsid w:val="006F30AF"/>
    <w:rsid w:val="006F70AA"/>
    <w:rsid w:val="007014F2"/>
    <w:rsid w:val="00701B28"/>
    <w:rsid w:val="00711AEE"/>
    <w:rsid w:val="00713F96"/>
    <w:rsid w:val="00715642"/>
    <w:rsid w:val="00717B33"/>
    <w:rsid w:val="007204E4"/>
    <w:rsid w:val="007238C4"/>
    <w:rsid w:val="0073170F"/>
    <w:rsid w:val="007323E0"/>
    <w:rsid w:val="00732E04"/>
    <w:rsid w:val="00734ACC"/>
    <w:rsid w:val="00737C7A"/>
    <w:rsid w:val="00745730"/>
    <w:rsid w:val="00750C64"/>
    <w:rsid w:val="0075401E"/>
    <w:rsid w:val="007548F0"/>
    <w:rsid w:val="00756698"/>
    <w:rsid w:val="00762F4E"/>
    <w:rsid w:val="00764328"/>
    <w:rsid w:val="007707F7"/>
    <w:rsid w:val="007725AC"/>
    <w:rsid w:val="00773A19"/>
    <w:rsid w:val="007740A2"/>
    <w:rsid w:val="00784C62"/>
    <w:rsid w:val="007854C3"/>
    <w:rsid w:val="00786CA0"/>
    <w:rsid w:val="00794D6D"/>
    <w:rsid w:val="00796C62"/>
    <w:rsid w:val="007A174C"/>
    <w:rsid w:val="007A39F7"/>
    <w:rsid w:val="007A3C69"/>
    <w:rsid w:val="007A5C6D"/>
    <w:rsid w:val="007B2C56"/>
    <w:rsid w:val="007B3EDB"/>
    <w:rsid w:val="007B61C0"/>
    <w:rsid w:val="007C08AF"/>
    <w:rsid w:val="007C1D0F"/>
    <w:rsid w:val="007C2B7F"/>
    <w:rsid w:val="007D6DE5"/>
    <w:rsid w:val="007E1902"/>
    <w:rsid w:val="007E4504"/>
    <w:rsid w:val="007F5F95"/>
    <w:rsid w:val="007F67E9"/>
    <w:rsid w:val="00810F0A"/>
    <w:rsid w:val="00812E7E"/>
    <w:rsid w:val="0081468E"/>
    <w:rsid w:val="00817F99"/>
    <w:rsid w:val="00820C4D"/>
    <w:rsid w:val="00823B64"/>
    <w:rsid w:val="00832C28"/>
    <w:rsid w:val="00833211"/>
    <w:rsid w:val="00834B7A"/>
    <w:rsid w:val="00835902"/>
    <w:rsid w:val="008414AF"/>
    <w:rsid w:val="0084235E"/>
    <w:rsid w:val="00845D02"/>
    <w:rsid w:val="008514AF"/>
    <w:rsid w:val="00851CED"/>
    <w:rsid w:val="00855BF2"/>
    <w:rsid w:val="00865764"/>
    <w:rsid w:val="008662C1"/>
    <w:rsid w:val="00867241"/>
    <w:rsid w:val="00867AEC"/>
    <w:rsid w:val="00873085"/>
    <w:rsid w:val="0089449D"/>
    <w:rsid w:val="00896656"/>
    <w:rsid w:val="00896916"/>
    <w:rsid w:val="00896A09"/>
    <w:rsid w:val="008A2D9E"/>
    <w:rsid w:val="008A65DF"/>
    <w:rsid w:val="008A6CCC"/>
    <w:rsid w:val="008B32CF"/>
    <w:rsid w:val="008D019F"/>
    <w:rsid w:val="008D37D8"/>
    <w:rsid w:val="008D6D40"/>
    <w:rsid w:val="008E21D5"/>
    <w:rsid w:val="008E24E1"/>
    <w:rsid w:val="008E3712"/>
    <w:rsid w:val="00904973"/>
    <w:rsid w:val="00910CFD"/>
    <w:rsid w:val="00911C37"/>
    <w:rsid w:val="00913800"/>
    <w:rsid w:val="009154D9"/>
    <w:rsid w:val="00915FF2"/>
    <w:rsid w:val="00925F9D"/>
    <w:rsid w:val="00931FEF"/>
    <w:rsid w:val="00934BDE"/>
    <w:rsid w:val="009363EB"/>
    <w:rsid w:val="00940DAF"/>
    <w:rsid w:val="00941AAA"/>
    <w:rsid w:val="00943405"/>
    <w:rsid w:val="0094473E"/>
    <w:rsid w:val="00947132"/>
    <w:rsid w:val="00947AAE"/>
    <w:rsid w:val="00955735"/>
    <w:rsid w:val="00965475"/>
    <w:rsid w:val="00967E74"/>
    <w:rsid w:val="009718CB"/>
    <w:rsid w:val="00973B56"/>
    <w:rsid w:val="00982A28"/>
    <w:rsid w:val="00983952"/>
    <w:rsid w:val="009914E5"/>
    <w:rsid w:val="009964C8"/>
    <w:rsid w:val="00996B43"/>
    <w:rsid w:val="009A02C5"/>
    <w:rsid w:val="009A0702"/>
    <w:rsid w:val="009A10E8"/>
    <w:rsid w:val="009A2054"/>
    <w:rsid w:val="009A45A3"/>
    <w:rsid w:val="009A6CFA"/>
    <w:rsid w:val="009B073D"/>
    <w:rsid w:val="009B1CD6"/>
    <w:rsid w:val="009B2339"/>
    <w:rsid w:val="009B4837"/>
    <w:rsid w:val="009B5A88"/>
    <w:rsid w:val="009B680C"/>
    <w:rsid w:val="009B6CC6"/>
    <w:rsid w:val="009B721F"/>
    <w:rsid w:val="009C1F8C"/>
    <w:rsid w:val="009C31E7"/>
    <w:rsid w:val="009C5DA3"/>
    <w:rsid w:val="009C7FD1"/>
    <w:rsid w:val="009D217E"/>
    <w:rsid w:val="009D2FC7"/>
    <w:rsid w:val="009D3739"/>
    <w:rsid w:val="009D5341"/>
    <w:rsid w:val="009D69DC"/>
    <w:rsid w:val="009D6C0D"/>
    <w:rsid w:val="009E26CC"/>
    <w:rsid w:val="009E5201"/>
    <w:rsid w:val="009E7494"/>
    <w:rsid w:val="009E7C5B"/>
    <w:rsid w:val="009F1B99"/>
    <w:rsid w:val="009F7A74"/>
    <w:rsid w:val="00A03A8A"/>
    <w:rsid w:val="00A04884"/>
    <w:rsid w:val="00A063A9"/>
    <w:rsid w:val="00A11332"/>
    <w:rsid w:val="00A1197D"/>
    <w:rsid w:val="00A12B75"/>
    <w:rsid w:val="00A14DA5"/>
    <w:rsid w:val="00A20E07"/>
    <w:rsid w:val="00A23148"/>
    <w:rsid w:val="00A2388A"/>
    <w:rsid w:val="00A31C05"/>
    <w:rsid w:val="00A3417A"/>
    <w:rsid w:val="00A3421A"/>
    <w:rsid w:val="00A36D10"/>
    <w:rsid w:val="00A40F85"/>
    <w:rsid w:val="00A4185E"/>
    <w:rsid w:val="00A471CA"/>
    <w:rsid w:val="00A51AAB"/>
    <w:rsid w:val="00A536E4"/>
    <w:rsid w:val="00A55042"/>
    <w:rsid w:val="00A575AD"/>
    <w:rsid w:val="00A62968"/>
    <w:rsid w:val="00A63FC0"/>
    <w:rsid w:val="00A64071"/>
    <w:rsid w:val="00A64986"/>
    <w:rsid w:val="00A656C5"/>
    <w:rsid w:val="00A6574E"/>
    <w:rsid w:val="00A65AE5"/>
    <w:rsid w:val="00A706CE"/>
    <w:rsid w:val="00A70836"/>
    <w:rsid w:val="00A71DBB"/>
    <w:rsid w:val="00A73D73"/>
    <w:rsid w:val="00A75A54"/>
    <w:rsid w:val="00A7646F"/>
    <w:rsid w:val="00A830F9"/>
    <w:rsid w:val="00A83D9B"/>
    <w:rsid w:val="00A91BBC"/>
    <w:rsid w:val="00A91C5F"/>
    <w:rsid w:val="00A933FB"/>
    <w:rsid w:val="00A97477"/>
    <w:rsid w:val="00AA2FBC"/>
    <w:rsid w:val="00AA3635"/>
    <w:rsid w:val="00AA3F42"/>
    <w:rsid w:val="00AB1C91"/>
    <w:rsid w:val="00AB41E7"/>
    <w:rsid w:val="00AB60DB"/>
    <w:rsid w:val="00AC06D1"/>
    <w:rsid w:val="00AC190B"/>
    <w:rsid w:val="00AC3875"/>
    <w:rsid w:val="00AD120D"/>
    <w:rsid w:val="00AD50BB"/>
    <w:rsid w:val="00AD6076"/>
    <w:rsid w:val="00AE002B"/>
    <w:rsid w:val="00AE400B"/>
    <w:rsid w:val="00AE5B76"/>
    <w:rsid w:val="00AF217C"/>
    <w:rsid w:val="00AF63AB"/>
    <w:rsid w:val="00AF64DF"/>
    <w:rsid w:val="00B03F94"/>
    <w:rsid w:val="00B10EC8"/>
    <w:rsid w:val="00B12FF0"/>
    <w:rsid w:val="00B133B9"/>
    <w:rsid w:val="00B2295F"/>
    <w:rsid w:val="00B22FC0"/>
    <w:rsid w:val="00B312D9"/>
    <w:rsid w:val="00B341E9"/>
    <w:rsid w:val="00B41902"/>
    <w:rsid w:val="00B41E0D"/>
    <w:rsid w:val="00B44D4D"/>
    <w:rsid w:val="00B526AB"/>
    <w:rsid w:val="00B538C9"/>
    <w:rsid w:val="00B55A96"/>
    <w:rsid w:val="00B60738"/>
    <w:rsid w:val="00B60DC1"/>
    <w:rsid w:val="00B657E2"/>
    <w:rsid w:val="00B66AB1"/>
    <w:rsid w:val="00B7080E"/>
    <w:rsid w:val="00B7164C"/>
    <w:rsid w:val="00B7258B"/>
    <w:rsid w:val="00B75E3A"/>
    <w:rsid w:val="00B8208F"/>
    <w:rsid w:val="00B8307C"/>
    <w:rsid w:val="00B84C97"/>
    <w:rsid w:val="00B8717A"/>
    <w:rsid w:val="00B9036F"/>
    <w:rsid w:val="00B9211D"/>
    <w:rsid w:val="00B97757"/>
    <w:rsid w:val="00BA4DD4"/>
    <w:rsid w:val="00BA4E6F"/>
    <w:rsid w:val="00BA5751"/>
    <w:rsid w:val="00BA5C4E"/>
    <w:rsid w:val="00BB0268"/>
    <w:rsid w:val="00BB47EA"/>
    <w:rsid w:val="00BB4831"/>
    <w:rsid w:val="00BB76E4"/>
    <w:rsid w:val="00BB7FD0"/>
    <w:rsid w:val="00BC0784"/>
    <w:rsid w:val="00BC15D2"/>
    <w:rsid w:val="00BC1E24"/>
    <w:rsid w:val="00BD3940"/>
    <w:rsid w:val="00BE0C42"/>
    <w:rsid w:val="00BE241E"/>
    <w:rsid w:val="00BE7424"/>
    <w:rsid w:val="00BF05D4"/>
    <w:rsid w:val="00BF67C3"/>
    <w:rsid w:val="00BF7FB6"/>
    <w:rsid w:val="00C048BF"/>
    <w:rsid w:val="00C1260F"/>
    <w:rsid w:val="00C138C3"/>
    <w:rsid w:val="00C179C9"/>
    <w:rsid w:val="00C20D93"/>
    <w:rsid w:val="00C211E5"/>
    <w:rsid w:val="00C24DBE"/>
    <w:rsid w:val="00C25554"/>
    <w:rsid w:val="00C351B9"/>
    <w:rsid w:val="00C35A03"/>
    <w:rsid w:val="00C41045"/>
    <w:rsid w:val="00C4672F"/>
    <w:rsid w:val="00C46BA8"/>
    <w:rsid w:val="00C526CA"/>
    <w:rsid w:val="00C60384"/>
    <w:rsid w:val="00C63FE9"/>
    <w:rsid w:val="00C647C9"/>
    <w:rsid w:val="00C64FDC"/>
    <w:rsid w:val="00C65514"/>
    <w:rsid w:val="00C65B24"/>
    <w:rsid w:val="00C70282"/>
    <w:rsid w:val="00C745D6"/>
    <w:rsid w:val="00C75B54"/>
    <w:rsid w:val="00C76D99"/>
    <w:rsid w:val="00C8237D"/>
    <w:rsid w:val="00C86619"/>
    <w:rsid w:val="00C86CDA"/>
    <w:rsid w:val="00C87542"/>
    <w:rsid w:val="00C87D9F"/>
    <w:rsid w:val="00C9138A"/>
    <w:rsid w:val="00C9616D"/>
    <w:rsid w:val="00CA1AE9"/>
    <w:rsid w:val="00CA1BF5"/>
    <w:rsid w:val="00CA3467"/>
    <w:rsid w:val="00CA589F"/>
    <w:rsid w:val="00CA6176"/>
    <w:rsid w:val="00CA7645"/>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7996"/>
    <w:rsid w:val="00CE7BA8"/>
    <w:rsid w:val="00CF228D"/>
    <w:rsid w:val="00CF35D0"/>
    <w:rsid w:val="00CF4232"/>
    <w:rsid w:val="00D00813"/>
    <w:rsid w:val="00D02A07"/>
    <w:rsid w:val="00D04598"/>
    <w:rsid w:val="00D04D2E"/>
    <w:rsid w:val="00D06769"/>
    <w:rsid w:val="00D076AA"/>
    <w:rsid w:val="00D13186"/>
    <w:rsid w:val="00D13546"/>
    <w:rsid w:val="00D13F81"/>
    <w:rsid w:val="00D159FD"/>
    <w:rsid w:val="00D179DC"/>
    <w:rsid w:val="00D23ADC"/>
    <w:rsid w:val="00D33134"/>
    <w:rsid w:val="00D3316B"/>
    <w:rsid w:val="00D33B04"/>
    <w:rsid w:val="00D349C5"/>
    <w:rsid w:val="00D36869"/>
    <w:rsid w:val="00D372A0"/>
    <w:rsid w:val="00D406F4"/>
    <w:rsid w:val="00D408F7"/>
    <w:rsid w:val="00D45BCB"/>
    <w:rsid w:val="00D46578"/>
    <w:rsid w:val="00D506DB"/>
    <w:rsid w:val="00D53B95"/>
    <w:rsid w:val="00D57A5F"/>
    <w:rsid w:val="00D62D0D"/>
    <w:rsid w:val="00D6678D"/>
    <w:rsid w:val="00D710A1"/>
    <w:rsid w:val="00D734C6"/>
    <w:rsid w:val="00D74A3A"/>
    <w:rsid w:val="00D74BF1"/>
    <w:rsid w:val="00D808DE"/>
    <w:rsid w:val="00D84D9A"/>
    <w:rsid w:val="00D9064B"/>
    <w:rsid w:val="00D9064C"/>
    <w:rsid w:val="00D92E5B"/>
    <w:rsid w:val="00D93589"/>
    <w:rsid w:val="00D97474"/>
    <w:rsid w:val="00DA0921"/>
    <w:rsid w:val="00DA3F70"/>
    <w:rsid w:val="00DB1592"/>
    <w:rsid w:val="00DB2DDE"/>
    <w:rsid w:val="00DB6CE8"/>
    <w:rsid w:val="00DB73E3"/>
    <w:rsid w:val="00DB7804"/>
    <w:rsid w:val="00DD54ED"/>
    <w:rsid w:val="00DD7E15"/>
    <w:rsid w:val="00DE2655"/>
    <w:rsid w:val="00DF00A0"/>
    <w:rsid w:val="00DF1E27"/>
    <w:rsid w:val="00DF7E39"/>
    <w:rsid w:val="00E14476"/>
    <w:rsid w:val="00E15314"/>
    <w:rsid w:val="00E15C41"/>
    <w:rsid w:val="00E25E42"/>
    <w:rsid w:val="00E2653A"/>
    <w:rsid w:val="00E34609"/>
    <w:rsid w:val="00E348F5"/>
    <w:rsid w:val="00E351D8"/>
    <w:rsid w:val="00E37A33"/>
    <w:rsid w:val="00E420A6"/>
    <w:rsid w:val="00E42874"/>
    <w:rsid w:val="00E44C30"/>
    <w:rsid w:val="00E44E39"/>
    <w:rsid w:val="00E46F5C"/>
    <w:rsid w:val="00E501A5"/>
    <w:rsid w:val="00E51373"/>
    <w:rsid w:val="00E5224F"/>
    <w:rsid w:val="00E54716"/>
    <w:rsid w:val="00E55DD5"/>
    <w:rsid w:val="00E60499"/>
    <w:rsid w:val="00E63729"/>
    <w:rsid w:val="00E65399"/>
    <w:rsid w:val="00E67F15"/>
    <w:rsid w:val="00E70A74"/>
    <w:rsid w:val="00E71CD1"/>
    <w:rsid w:val="00E73056"/>
    <w:rsid w:val="00E731B8"/>
    <w:rsid w:val="00E757AE"/>
    <w:rsid w:val="00E80FBE"/>
    <w:rsid w:val="00E82766"/>
    <w:rsid w:val="00E82812"/>
    <w:rsid w:val="00E84684"/>
    <w:rsid w:val="00E85FB4"/>
    <w:rsid w:val="00E97512"/>
    <w:rsid w:val="00EA0297"/>
    <w:rsid w:val="00EB143F"/>
    <w:rsid w:val="00EB191F"/>
    <w:rsid w:val="00EB3812"/>
    <w:rsid w:val="00EC650F"/>
    <w:rsid w:val="00ED0187"/>
    <w:rsid w:val="00ED3596"/>
    <w:rsid w:val="00ED48D3"/>
    <w:rsid w:val="00ED54C5"/>
    <w:rsid w:val="00ED5DEC"/>
    <w:rsid w:val="00EE015C"/>
    <w:rsid w:val="00EE2A5D"/>
    <w:rsid w:val="00EE30A9"/>
    <w:rsid w:val="00EE451C"/>
    <w:rsid w:val="00EE5D95"/>
    <w:rsid w:val="00EE6097"/>
    <w:rsid w:val="00EE7340"/>
    <w:rsid w:val="00F0488A"/>
    <w:rsid w:val="00F15EC8"/>
    <w:rsid w:val="00F16FD9"/>
    <w:rsid w:val="00F21C18"/>
    <w:rsid w:val="00F222BA"/>
    <w:rsid w:val="00F33D43"/>
    <w:rsid w:val="00F346E2"/>
    <w:rsid w:val="00F374AF"/>
    <w:rsid w:val="00F42BFB"/>
    <w:rsid w:val="00F4601D"/>
    <w:rsid w:val="00F50CFB"/>
    <w:rsid w:val="00F518DB"/>
    <w:rsid w:val="00F519A1"/>
    <w:rsid w:val="00F54F1E"/>
    <w:rsid w:val="00F602CF"/>
    <w:rsid w:val="00F60C87"/>
    <w:rsid w:val="00F60DF3"/>
    <w:rsid w:val="00F610A7"/>
    <w:rsid w:val="00F62D5C"/>
    <w:rsid w:val="00F67E96"/>
    <w:rsid w:val="00F717F5"/>
    <w:rsid w:val="00F77367"/>
    <w:rsid w:val="00F832DA"/>
    <w:rsid w:val="00F8429F"/>
    <w:rsid w:val="00F84705"/>
    <w:rsid w:val="00F957DF"/>
    <w:rsid w:val="00F95B8C"/>
    <w:rsid w:val="00FA2640"/>
    <w:rsid w:val="00FB1D3E"/>
    <w:rsid w:val="00FB76A5"/>
    <w:rsid w:val="00FC17AD"/>
    <w:rsid w:val="00FC6FDF"/>
    <w:rsid w:val="00FD349A"/>
    <w:rsid w:val="00FE750D"/>
    <w:rsid w:val="00FE7B97"/>
    <w:rsid w:val="00FF041F"/>
    <w:rsid w:val="00FF0BC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customXml/itemProps2.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4.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21735</Words>
  <Characters>123890</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Bryan Maitland</cp:lastModifiedBy>
  <cp:revision>3</cp:revision>
  <dcterms:created xsi:type="dcterms:W3CDTF">2023-09-11T22:15:00Z</dcterms:created>
  <dcterms:modified xsi:type="dcterms:W3CDTF">2023-09-1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